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2C3CB9CC" w14:textId="70B6D094" w:rsidR="00895479" w:rsidRPr="007C44EC" w:rsidRDefault="00895479" w:rsidP="00895479">
      <w:pPr>
        <w:pStyle w:val="AuthorNames"/>
        <w:spacing w:line="360" w:lineRule="auto"/>
        <w:rPr>
          <w:b w:val="0"/>
        </w:rPr>
      </w:pPr>
      <w:proofErr w:type="spellStart"/>
      <w:proofErr w:type="gramStart"/>
      <w:r w:rsidRPr="00783B0E">
        <w:rPr>
          <w:b w:val="0"/>
          <w:vertAlign w:val="superscript"/>
        </w:rPr>
        <w:t>a,b</w:t>
      </w:r>
      <w:r w:rsidRPr="007C44EC">
        <w:rPr>
          <w:b w:val="0"/>
        </w:rPr>
        <w:t>Roshan</w:t>
      </w:r>
      <w:proofErr w:type="spellEnd"/>
      <w:proofErr w:type="gramEnd"/>
      <w:r w:rsidRPr="007C44EC">
        <w:rPr>
          <w:b w:val="0"/>
        </w:rPr>
        <w:t xml:space="preserve"> </w:t>
      </w:r>
      <w:proofErr w:type="spellStart"/>
      <w:r w:rsidRPr="007C44EC">
        <w:rPr>
          <w:b w:val="0"/>
        </w:rPr>
        <w:t>Lodha</w:t>
      </w:r>
      <w:proofErr w:type="spellEnd"/>
      <w:r w:rsidRPr="007C44EC">
        <w:rPr>
          <w:b w:val="0"/>
        </w:rPr>
        <w:t xml:space="preserve">, </w:t>
      </w:r>
      <w:proofErr w:type="spellStart"/>
      <w:r w:rsidRPr="00783B0E">
        <w:rPr>
          <w:b w:val="0"/>
          <w:vertAlign w:val="superscript"/>
        </w:rPr>
        <w:t>b</w:t>
      </w:r>
      <w:r w:rsidRPr="007C44EC">
        <w:rPr>
          <w:b w:val="0"/>
        </w:rPr>
        <w:t>Gaelle</w:t>
      </w:r>
      <w:proofErr w:type="spellEnd"/>
      <w:r w:rsidRPr="007C44EC">
        <w:rPr>
          <w:b w:val="0"/>
        </w:rPr>
        <w:t xml:space="preserve"> Muller-</w:t>
      </w:r>
      <w:proofErr w:type="spellStart"/>
      <w:r w:rsidRPr="007C44EC">
        <w:rPr>
          <w:b w:val="0"/>
        </w:rPr>
        <w:t>Greven</w:t>
      </w:r>
      <w:proofErr w:type="spellEnd"/>
      <w:r w:rsidRPr="007C44EC">
        <w:rPr>
          <w:b w:val="0"/>
        </w:rPr>
        <w:t>,</w:t>
      </w:r>
      <w:r>
        <w:rPr>
          <w:b w:val="0"/>
        </w:rPr>
        <w:t xml:space="preserve"> </w:t>
      </w:r>
      <w:proofErr w:type="spellStart"/>
      <w:r>
        <w:rPr>
          <w:b w:val="0"/>
          <w:vertAlign w:val="superscript"/>
        </w:rPr>
        <w:t>a</w:t>
      </w:r>
      <w:r w:rsidRPr="004379B3">
        <w:rPr>
          <w:b w:val="0"/>
          <w:vertAlign w:val="superscript"/>
        </w:rPr>
        <w:t>,</w:t>
      </w:r>
      <w:r>
        <w:rPr>
          <w:b w:val="0"/>
          <w:vertAlign w:val="superscript"/>
        </w:rPr>
        <w:t>b</w:t>
      </w:r>
      <w:r>
        <w:rPr>
          <w:b w:val="0"/>
        </w:rPr>
        <w:t>Lydia</w:t>
      </w:r>
      <w:proofErr w:type="spellEnd"/>
      <w:r>
        <w:rPr>
          <w:b w:val="0"/>
        </w:rPr>
        <w:t xml:space="preserve"> Guo,</w:t>
      </w:r>
      <w:r w:rsidRPr="007C44EC">
        <w:rPr>
          <w:b w:val="0"/>
        </w:rPr>
        <w:t xml:space="preserve"> </w:t>
      </w:r>
      <w:proofErr w:type="spellStart"/>
      <w:r w:rsidR="00254F5D" w:rsidRPr="00783B0E">
        <w:rPr>
          <w:b w:val="0"/>
          <w:vertAlign w:val="superscript"/>
        </w:rPr>
        <w:t>a,b</w:t>
      </w:r>
      <w:r w:rsidR="00254F5D" w:rsidRPr="007C44EC">
        <w:rPr>
          <w:b w:val="0"/>
        </w:rPr>
        <w:t>Graham</w:t>
      </w:r>
      <w:proofErr w:type="spellEnd"/>
      <w:r w:rsidR="00254F5D" w:rsidRPr="007C44EC">
        <w:rPr>
          <w:b w:val="0"/>
        </w:rPr>
        <w:t xml:space="preserve"> Buchan, </w:t>
      </w:r>
      <w:proofErr w:type="spellStart"/>
      <w:r w:rsidRPr="00783B0E">
        <w:rPr>
          <w:b w:val="0"/>
          <w:vertAlign w:val="superscript"/>
        </w:rPr>
        <w:t>c</w:t>
      </w:r>
      <w:r>
        <w:rPr>
          <w:b w:val="0"/>
        </w:rPr>
        <w:t>Kunal</w:t>
      </w:r>
      <w:proofErr w:type="spellEnd"/>
      <w:r>
        <w:rPr>
          <w:b w:val="0"/>
        </w:rPr>
        <w:t xml:space="preserve"> Desai, </w:t>
      </w:r>
      <w:proofErr w:type="spellStart"/>
      <w:r w:rsidRPr="00783B0E">
        <w:rPr>
          <w:b w:val="0"/>
          <w:vertAlign w:val="superscript"/>
        </w:rPr>
        <w:t>b</w:t>
      </w:r>
      <w:r>
        <w:rPr>
          <w:b w:val="0"/>
        </w:rPr>
        <w:t>Maha</w:t>
      </w:r>
      <w:proofErr w:type="spellEnd"/>
      <w:r>
        <w:rPr>
          <w:b w:val="0"/>
        </w:rPr>
        <w:t xml:space="preserve"> </w:t>
      </w:r>
      <w:proofErr w:type="spellStart"/>
      <w:r>
        <w:rPr>
          <w:b w:val="0"/>
        </w:rPr>
        <w:t>Qadan</w:t>
      </w:r>
      <w:proofErr w:type="spellEnd"/>
      <w:r>
        <w:rPr>
          <w:b w:val="0"/>
        </w:rPr>
        <w:t xml:space="preserve">, </w:t>
      </w:r>
      <w:proofErr w:type="spellStart"/>
      <w:r>
        <w:rPr>
          <w:b w:val="0"/>
          <w:vertAlign w:val="superscript"/>
        </w:rPr>
        <w:t>d,e</w:t>
      </w:r>
      <w:r>
        <w:rPr>
          <w:b w:val="0"/>
        </w:rPr>
        <w:t>Jill</w:t>
      </w:r>
      <w:proofErr w:type="spellEnd"/>
      <w:r>
        <w:rPr>
          <w:b w:val="0"/>
        </w:rPr>
        <w:t xml:space="preserve"> </w:t>
      </w:r>
      <w:proofErr w:type="spellStart"/>
      <w:r>
        <w:rPr>
          <w:b w:val="0"/>
        </w:rPr>
        <w:t>Barnholtz</w:t>
      </w:r>
      <w:proofErr w:type="spellEnd"/>
      <w:r>
        <w:rPr>
          <w:b w:val="0"/>
        </w:rPr>
        <w:t xml:space="preserve">-Sloan, </w:t>
      </w:r>
      <w:proofErr w:type="spellStart"/>
      <w:r w:rsidRPr="00CA1BFB">
        <w:rPr>
          <w:b w:val="0"/>
          <w:vertAlign w:val="superscript"/>
        </w:rPr>
        <w:t>f</w:t>
      </w:r>
      <w:r>
        <w:rPr>
          <w:b w:val="0"/>
        </w:rPr>
        <w:t>Paul</w:t>
      </w:r>
      <w:proofErr w:type="spellEnd"/>
      <w:r>
        <w:rPr>
          <w:b w:val="0"/>
        </w:rPr>
        <w:t xml:space="preserve"> A. Decker, </w:t>
      </w:r>
      <w:proofErr w:type="spellStart"/>
      <w:r w:rsidRPr="00783B0E">
        <w:rPr>
          <w:b w:val="0"/>
          <w:vertAlign w:val="superscript"/>
        </w:rPr>
        <w:t>f</w:t>
      </w:r>
      <w:r w:rsidRPr="007C44EC">
        <w:rPr>
          <w:b w:val="0"/>
        </w:rPr>
        <w:t>Jann</w:t>
      </w:r>
      <w:proofErr w:type="spellEnd"/>
      <w:r w:rsidRPr="007C44EC">
        <w:rPr>
          <w:b w:val="0"/>
        </w:rPr>
        <w:t xml:space="preserve"> </w:t>
      </w:r>
      <w:proofErr w:type="spellStart"/>
      <w:r w:rsidRPr="007C44EC">
        <w:rPr>
          <w:b w:val="0"/>
        </w:rPr>
        <w:t>Sarkaria</w:t>
      </w:r>
      <w:proofErr w:type="spellEnd"/>
      <w:r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Pr="007C44EC">
        <w:rPr>
          <w:b w:val="0"/>
        </w:rPr>
        <w:t>Candece</w:t>
      </w:r>
      <w:proofErr w:type="spellEnd"/>
      <w:r w:rsidRPr="007C44EC">
        <w:rPr>
          <w:b w:val="0"/>
        </w:rPr>
        <w:t xml:space="preserve"> L. </w:t>
      </w:r>
      <w:proofErr w:type="spellStart"/>
      <w:r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3B319606"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w:t>
      </w:r>
      <w:r w:rsidR="00A4720E" w:rsidRPr="009C56B7">
        <w:rPr>
          <w:sz w:val="24"/>
          <w:szCs w:val="24"/>
        </w:rPr>
        <w:t xml:space="preserve">bevacizumab, </w:t>
      </w:r>
      <w:r w:rsidR="00A4720E" w:rsidRPr="009C56B7">
        <w:rPr>
          <w:i/>
          <w:iCs/>
          <w:sz w:val="24"/>
          <w:szCs w:val="24"/>
        </w:rPr>
        <w:t>CHRNA7</w:t>
      </w:r>
      <w:r w:rsidR="00A4720E" w:rsidRPr="009C56B7">
        <w:rPr>
          <w:sz w:val="24"/>
          <w:szCs w:val="24"/>
        </w:rPr>
        <w:t xml:space="preserve">, </w:t>
      </w:r>
      <w:r w:rsidR="00A4720E">
        <w:rPr>
          <w:sz w:val="24"/>
          <w:szCs w:val="24"/>
        </w:rPr>
        <w:t xml:space="preserve">α7-nAChR, </w:t>
      </w:r>
      <w:r w:rsidR="00A4720E" w:rsidRPr="009C56B7">
        <w:rPr>
          <w:i/>
          <w:iCs/>
          <w:sz w:val="24"/>
          <w:szCs w:val="24"/>
        </w:rPr>
        <w:t>EGR1</w:t>
      </w:r>
      <w:r w:rsidR="00A4720E" w:rsidRPr="009C56B7">
        <w:rPr>
          <w:sz w:val="24"/>
          <w:szCs w:val="24"/>
        </w:rPr>
        <w:t>,</w:t>
      </w:r>
      <w:r w:rsidR="00A4720E">
        <w:rPr>
          <w:sz w:val="24"/>
          <w:szCs w:val="24"/>
        </w:rPr>
        <w:t xml:space="preserve"> </w:t>
      </w:r>
      <w:r w:rsidR="00A4720E" w:rsidRPr="00EA54BA">
        <w:rPr>
          <w:i/>
          <w:iCs/>
          <w:sz w:val="24"/>
          <w:szCs w:val="24"/>
        </w:rPr>
        <w:t>SOX10</w:t>
      </w:r>
      <w:r w:rsidR="00A4720E">
        <w:rPr>
          <w:sz w:val="24"/>
          <w:szCs w:val="24"/>
        </w:rPr>
        <w:t xml:space="preserve">, </w:t>
      </w:r>
      <w:r w:rsidR="00A4720E" w:rsidRPr="009C56B7">
        <w:rPr>
          <w:sz w:val="24"/>
          <w:szCs w:val="24"/>
        </w:rPr>
        <w:t>glioblastoma, angiogenesis</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2689CE9E" w:rsidR="00691328" w:rsidRPr="000A61A8" w:rsidRDefault="00A4720E" w:rsidP="000A61A8">
      <w:pPr>
        <w:pStyle w:val="Abstract"/>
        <w:spacing w:line="360" w:lineRule="auto"/>
        <w:rPr>
          <w:sz w:val="24"/>
          <w:szCs w:val="24"/>
        </w:rPr>
      </w:pPr>
      <w:r w:rsidRPr="00A4720E">
        <w:rPr>
          <w:sz w:val="24"/>
          <w:szCs w:val="24"/>
        </w:rPr>
        <w:t xml:space="preserve">Glioblastoma (GBM) is the most common primary brain tumor in adults with a 15-month median survival, despite surgical-resection and radio-chemotherapy, and a recurrence rate of 90%. Despite improving survival in a small percentage of patients, bevacizumab, a monoclonal antibody toward vascular endothelial growth factor-A, is frequently used to treat recurrent-GBM. To find predictors of poor-response to bevacizumab, we performed RNA-sequencing on multiple GBM patient-derived xenograft (PDX) tumors after orthotopic propagation in athymic nude mice. The study was repeated, and once PDX-tumors were established, mice were treated with bevacizumab and grouped based on survival. Bioinformatic-analysis of RNA-sequencing data demonstrated differential gene expression in tumors that were poor-responders to bevacizumab (no survival-change) as compared to tumors that were good-responders (longer-survival), along with upregulation of an angiogenesis gene set in poor-responders. Within this gene set, multiple genes known to be regulated by the early growth response 1 (EGR1) transcription factor were identified; CHRNA7 (cholinergic-receptor-nicotinic-α7-subunit) was selected for further study based on the reported role in promoting cancer cell migration and proliferation. Results were validated at the protein level using immunohistochemical staining. Additionally, </w:t>
      </w:r>
      <w:proofErr w:type="spellStart"/>
      <w:r w:rsidRPr="00A4720E">
        <w:rPr>
          <w:sz w:val="24"/>
          <w:szCs w:val="24"/>
        </w:rPr>
        <w:t>Sry</w:t>
      </w:r>
      <w:proofErr w:type="spellEnd"/>
      <w:r w:rsidRPr="00A4720E">
        <w:rPr>
          <w:sz w:val="24"/>
          <w:szCs w:val="24"/>
        </w:rPr>
        <w:t xml:space="preserve">-box transcription factor-10 (SOX10) showed upregulation in poor-responders, potentially driven by impaired proteosome degradation. SOX10 is known to promote mural-cell coverage of </w:t>
      </w:r>
      <w:proofErr w:type="spellStart"/>
      <w:r w:rsidRPr="00A4720E">
        <w:rPr>
          <w:sz w:val="24"/>
          <w:szCs w:val="24"/>
        </w:rPr>
        <w:t>neovasculature</w:t>
      </w:r>
      <w:proofErr w:type="spellEnd"/>
      <w:r w:rsidRPr="00A4720E">
        <w:rPr>
          <w:sz w:val="24"/>
          <w:szCs w:val="24"/>
        </w:rPr>
        <w:t>, cancer cell migration and glioma development when cooperating with PDGFB. In summary, GBM PDX-tumors with upregulated expression of an angiogenesis gene set and of two transcriptional regulators (EGR1 and SOX10) demonstrated a poor response to bevacizumab; upregulation of these genes could potentially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5A64CBDC"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E80220">
        <w:rPr>
          <w:i w:val="0"/>
        </w:rPr>
        <w:instrText xml:space="preserve"> ADDIN ZOTERO_ITEM CSL_CITATION {"citationID":"OJUKR82z","properties":{"formattedCitation":"\\super 1\\nosupersub{}","plainCitation":"1","noteIndex":0},"citationItems":[{"id":"1ODBzypS/ewr8i7Zz","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E80220">
        <w:rPr>
          <w:i w:val="0"/>
        </w:rPr>
        <w:instrText xml:space="preserve"> ADDIN ZOTERO_ITEM CSL_CITATION {"citationID":"mjHjl6nB","properties":{"formattedCitation":"\\super 2\\nosupersub{}","plainCitation":"2","noteIndex":0},"citationItems":[{"id":"1ODBzypS/j8TzSeHk","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E80220">
        <w:rPr>
          <w:i w:val="0"/>
        </w:rPr>
        <w:instrText xml:space="preserve"> ADDIN ZOTERO_ITEM CSL_CITATION {"citationID":"b7jn4Y25","properties":{"formattedCitation":"\\super 3\\nosupersub{}","plainCitation":"3","noteIndex":0},"citationItems":[{"id":"1ODBzypS/Q4zNiOcc","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202682C2"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E80220">
        <w:rPr>
          <w:i w:val="0"/>
        </w:rPr>
        <w:instrText xml:space="preserve"> ADDIN ZOTERO_ITEM CSL_CITATION {"citationID":"H0PdPuhp","properties":{"formattedCitation":"\\super 3\\nosupersub{}","plainCitation":"3","noteIndex":0},"citationItems":[{"id":"1ODBzypS/Q4zNiOcc","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1B08E9">
        <w:rPr>
          <w:i w:val="0"/>
        </w:rPr>
        <w:t xml:space="preserve"> (Avastin)</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E80220">
        <w:rPr>
          <w:i w:val="0"/>
        </w:rPr>
        <w:instrText xml:space="preserve"> ADDIN ZOTERO_ITEM CSL_CITATION {"citationID":"rxsUzpCb","properties":{"formattedCitation":"\\super 4\\nosupersub{}","plainCitation":"4","noteIndex":0},"citationItems":[{"id":"1ODBzypS/E84Wqelj","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E80220">
        <w:rPr>
          <w:i w:val="0"/>
        </w:rPr>
        <w:instrText xml:space="preserve"> ADDIN ZOTERO_ITEM CSL_CITATION {"citationID":"gsOTpR2r","properties":{"formattedCitation":"\\super 5\\nosupersub{}","plainCitation":"5","noteIndex":0},"citationItems":[{"id":"1ODBzypS/dIDRnpSn","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E80220">
        <w:rPr>
          <w:i w:val="0"/>
        </w:rPr>
        <w:instrText xml:space="preserve"> ADDIN ZOTERO_ITEM CSL_CITATION {"citationID":"vq0yNVVW","properties":{"formattedCitation":"\\super 6\\nosupersub{}","plainCitation":"6","noteIndex":0},"citationItems":[{"id":"1ODBzypS/3FLcct16","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E80220">
        <w:rPr>
          <w:i w:val="0"/>
        </w:rPr>
        <w:instrText xml:space="preserve"> ADDIN ZOTERO_ITEM CSL_CITATION {"citationID":"bxwL3HIx","properties":{"formattedCitation":"\\super 7\\nosupersub{}","plainCitation":"7","noteIndex":0},"citationItems":[{"id":"1ODBzypS/ASaVdzPQ","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E80220">
        <w:rPr>
          <w:i w:val="0"/>
        </w:rPr>
        <w:instrText xml:space="preserve"> ADDIN ZOTERO_ITEM CSL_CITATION {"citationID":"T7C3CvIt","properties":{"formattedCitation":"\\super 7\\nosupersub{}","plainCitation":"7","noteIndex":0},"citationItems":[{"id":"1ODBzypS/ASaVdzPQ","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E80220">
        <w:rPr>
          <w:i w:val="0"/>
        </w:rPr>
        <w:instrText xml:space="preserve"> ADDIN ZOTERO_ITEM CSL_CITATION {"citationID":"WsJLcasb","properties":{"formattedCitation":"\\super 8\\nosupersub{}","plainCitation":"8","noteIndex":0},"citationItems":[{"id":"1ODBzypS/2ob8J015","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w:t>
      </w:r>
      <w:r w:rsidR="002E220A">
        <w:rPr>
          <w:i w:val="0"/>
        </w:rPr>
        <w:lastRenderedPageBreak/>
        <w:t>upregulation of alternative pro-angiogenic growth factors</w:t>
      </w:r>
      <w:r>
        <w:rPr>
          <w:i w:val="0"/>
        </w:rPr>
        <w:fldChar w:fldCharType="begin"/>
      </w:r>
      <w:r w:rsidR="00E80220">
        <w:rPr>
          <w:i w:val="0"/>
        </w:rPr>
        <w:instrText xml:space="preserve"> ADDIN ZOTERO_ITEM CSL_CITATION {"citationID":"FYkK3DMe","properties":{"formattedCitation":"\\super 9\\nosupersub{}","plainCitation":"9","noteIndex":0},"citationItems":[{"id":"1ODBzypS/BG4tefed","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E80220">
        <w:rPr>
          <w:i w:val="0"/>
        </w:rPr>
        <w:instrText xml:space="preserve"> ADDIN ZOTERO_ITEM CSL_CITATION {"citationID":"9kKj1RNW","properties":{"formattedCitation":"\\super 6\\nosupersub{}","plainCitation":"6","noteIndex":0},"citationItems":[{"id":"1ODBzypS/3FLcct16","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098B6ACD" w14:textId="562E321D" w:rsidR="00EA1B06" w:rsidRPr="00776795" w:rsidRDefault="003F7AAC" w:rsidP="00776795">
      <w:pPr>
        <w:pStyle w:val="Heading2"/>
        <w:rPr>
          <w:i w:val="0"/>
        </w:rPr>
      </w:pPr>
      <w:r>
        <w:rPr>
          <w:i w:val="0"/>
        </w:rPr>
        <w:tab/>
      </w:r>
      <w:r w:rsidR="003A5609" w:rsidRPr="00C54DC5">
        <w:rPr>
          <w:i w:val="0"/>
        </w:rPr>
        <w:t xml:space="preserve">Other factors, </w:t>
      </w:r>
      <w:r w:rsidR="00AA6202">
        <w:rPr>
          <w:i w:val="0"/>
        </w:rPr>
        <w:t>in addition to</w:t>
      </w:r>
      <w:r w:rsidR="003A5609" w:rsidRPr="00C54DC5">
        <w:rPr>
          <w:i w:val="0"/>
        </w:rPr>
        <w:t xml:space="preserve"> VEGF-A, drive angiogenesis in cancer, including </w:t>
      </w:r>
      <w:r w:rsidR="00A43276">
        <w:rPr>
          <w:i w:val="0"/>
        </w:rPr>
        <w:t xml:space="preserve">adrenomedullin, </w:t>
      </w:r>
      <w:r w:rsidR="003A5609" w:rsidRPr="00C54DC5">
        <w:rPr>
          <w:i w:val="0"/>
        </w:rPr>
        <w:t>basic fibroblast growth factor (</w:t>
      </w:r>
      <w:proofErr w:type="spellStart"/>
      <w:r w:rsidR="003A5609" w:rsidRPr="003F7AAC">
        <w:rPr>
          <w:iCs/>
        </w:rPr>
        <w:t>bFGF</w:t>
      </w:r>
      <w:proofErr w:type="spellEnd"/>
      <w:r w:rsidR="003A5609" w:rsidRPr="00C54DC5">
        <w:rPr>
          <w:i w:val="0"/>
        </w:rPr>
        <w:t>), interleukin-6 (</w:t>
      </w:r>
      <w:r w:rsidR="003A5609" w:rsidRPr="003F7AAC">
        <w:rPr>
          <w:iCs/>
        </w:rPr>
        <w:t>IL-6</w:t>
      </w:r>
      <w:r w:rsidR="003A5609" w:rsidRPr="00C54DC5">
        <w:rPr>
          <w:i w:val="0"/>
        </w:rPr>
        <w:t>)</w:t>
      </w:r>
      <w:r>
        <w:rPr>
          <w:i w:val="0"/>
        </w:rPr>
        <w:fldChar w:fldCharType="begin"/>
      </w:r>
      <w:r w:rsidR="00E80220">
        <w:rPr>
          <w:i w:val="0"/>
        </w:rPr>
        <w:instrText xml:space="preserve"> ADDIN ZOTERO_ITEM CSL_CITATION {"citationID":"ZQ3W4BCv","properties":{"formattedCitation":"\\super 9\\nosupersub{}","plainCitation":"9","noteIndex":0},"citationItems":[{"id":"1ODBzypS/BG4tefed","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E80220">
        <w:rPr>
          <w:i w:val="0"/>
        </w:rPr>
        <w:instrText xml:space="preserve"> ADDIN ZOTERO_ITEM CSL_CITATION {"citationID":"I2NJD6ce","properties":{"formattedCitation":"\\super 10,11\\nosupersub{}","plainCitation":"10,11","noteIndex":0},"citationItems":[{"id":"1ODBzypS/Ne7xc7V1","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1ODBzypS/Vd9BDGER","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B70135" w:rsidRPr="00B70135">
        <w:rPr>
          <w:i w:val="0"/>
        </w:rPr>
        <w:t xml:space="preserve">Adrenomedullin and its receptors are upregulated in the vasculature of GBM and other </w:t>
      </w:r>
      <w:r w:rsidR="00F25665">
        <w:rPr>
          <w:i w:val="0"/>
        </w:rPr>
        <w:t>c</w:t>
      </w:r>
      <w:r w:rsidR="00C54DC5" w:rsidRPr="00C54DC5">
        <w:rPr>
          <w:i w:val="0"/>
        </w:rPr>
        <w:t>ancers</w:t>
      </w:r>
      <w:r w:rsidR="00973DCC">
        <w:rPr>
          <w:i w:val="0"/>
        </w:rPr>
        <w:fldChar w:fldCharType="begin"/>
      </w:r>
      <w:r w:rsidR="001B4858">
        <w:rPr>
          <w:i w:val="0"/>
        </w:rPr>
        <w:instrText xml:space="preserve"> ADDIN ZOTERO_ITEM CSL_CITATION {"citationID":"iwAqMIVU","properties":{"formattedCitation":"\\super 12\\uc0\\u8211{}14\\nosupersub{}","plainCitation":"12–14","noteIndex":0},"citationItems":[{"id":30,"uris":["http://zotero.org/users/8255195/items/2HGGNLDL"],"itemData":{"id":30,"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4,"uris":["http://zotero.org/users/8255195/items/TPY38L9P"],"itemData":{"id":14,"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B70135" w:rsidRPr="00B70135">
        <w:rPr>
          <w:i w:val="0"/>
        </w:rPr>
        <w:t>Aberrant expression of adrenomedullin and its receptors (CALCRL and RAMP3) has been reported in</w:t>
      </w:r>
      <w:r w:rsidR="00B70135">
        <w:rPr>
          <w:i w:val="0"/>
        </w:rPr>
        <w:t xml:space="preserve"> GBM tumor cells, </w:t>
      </w:r>
      <w:r w:rsidR="00B70135" w:rsidRPr="00B70135">
        <w:rPr>
          <w:i w:val="0"/>
        </w:rPr>
        <w:t>and blockade of receptor signaling inhibited the proliferation of GBM cells in vitro and in vivo in GBM xenografts</w:t>
      </w:r>
      <w:r w:rsidR="004C268A">
        <w:rPr>
          <w:i w:val="0"/>
        </w:rPr>
        <w:t xml:space="preserve"> progression</w:t>
      </w:r>
      <w:r w:rsidR="00F61398">
        <w:rPr>
          <w:i w:val="0"/>
        </w:rPr>
        <w:fldChar w:fldCharType="begin"/>
      </w:r>
      <w:r w:rsidR="001B4858">
        <w:rPr>
          <w:i w:val="0"/>
        </w:rPr>
        <w:instrText xml:space="preserve"> ADDIN ZOTERO_ITEM CSL_CITATION {"citationID":"IXK7vpA4","properties":{"formattedCitation":"\\super 13,15\\nosupersub{}","plainCitation":"13,15","noteIndex":0},"citationItems":[{"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1B4858">
        <w:rPr>
          <w:i w:val="0"/>
        </w:rPr>
        <w:instrText xml:space="preserve"> ADDIN ZOTERO_ITEM CSL_CITATION {"citationID":"bQlFTloK","properties":{"formattedCitation":"\\super 16,17\\nosupersub{}","plainCitation":"16,17","noteIndex":0},"citationItems":[{"id":27,"uris":["http://zotero.org/users/8255195/items/5LJ9QRFT"],"itemData":{"id":27,"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53,"uris":["http://zotero.org/users/8255195/items/UKBJVCYQ"],"itemData":{"id":53,"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EF39F2" w:rsidRPr="00EF39F2">
        <w:rPr>
          <w:i w:val="0"/>
        </w:rPr>
        <w:t>The α7-nAChR can also be aberrantly expressed on cancer cells including GBM tumor cells</w:t>
      </w:r>
      <w:r w:rsidR="00F61398">
        <w:rPr>
          <w:i w:val="0"/>
        </w:rPr>
        <w:fldChar w:fldCharType="begin"/>
      </w:r>
      <w:r w:rsidR="001B4858">
        <w:rPr>
          <w:i w:val="0"/>
        </w:rPr>
        <w:instrText xml:space="preserve"> ADDIN ZOTERO_ITEM CSL_CITATION {"citationID":"BN8RszNG","properties":{"formattedCitation":"\\super 18\\nosupersub{}","plainCitation":"18","noteIndex":0},"citationItems":[{"id":26,"uris":["http://zotero.org/users/8255195/items/V95V5BUI"],"itemData":{"id":26,"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EF39F2">
        <w:rPr>
          <w:i w:val="0"/>
        </w:rPr>
        <w:t xml:space="preserve">. </w:t>
      </w:r>
      <w:r w:rsidR="00EF39F2" w:rsidRPr="00EF39F2">
        <w:rPr>
          <w:i w:val="0"/>
        </w:rPr>
        <w:t>The downstream signaling from the α7-nAChR is not entirely clear. In non-brain cancer cells knockdown of α7-nAChR or inhibition with an α7-nAChR antagonist inhibited cell migration and prolifera</w:t>
      </w:r>
      <w:r w:rsidR="0010155A">
        <w:rPr>
          <w:i w:val="0"/>
        </w:rPr>
        <w:t>tion</w:t>
      </w:r>
      <w:r w:rsidR="0010155A" w:rsidRPr="0010155A">
        <w:rPr>
          <w:i w:val="0"/>
          <w:vertAlign w:val="superscript"/>
        </w:rPr>
        <w:t>13</w:t>
      </w:r>
      <w:r w:rsidR="0035585F">
        <w:rPr>
          <w:i w:val="0"/>
          <w:vertAlign w:val="superscript"/>
        </w:rPr>
        <w:t>, 14</w:t>
      </w:r>
      <w:r w:rsidR="0010155A">
        <w:rPr>
          <w:i w:val="0"/>
        </w:rPr>
        <w:t xml:space="preserve">.  </w:t>
      </w:r>
      <w:r w:rsidR="00EF39F2" w:rsidRPr="00EF39F2">
        <w:rPr>
          <w:i w:val="0"/>
        </w:rPr>
        <w:t xml:space="preserve">More recently, a partial agonist of α7-nAChR, known as GTS-21, was shown to inhibit GBM cell proliferation in vitro, pointing to the complexity of α7-nAChR signaling. </w:t>
      </w:r>
      <w:r w:rsidR="00EA1B06">
        <w:rPr>
          <w:i w:val="0"/>
        </w:rPr>
        <w:t xml:space="preserve">Finally, </w:t>
      </w:r>
      <w:r w:rsidR="00EA1B06" w:rsidRPr="00EA1B06">
        <w:rPr>
          <w:iCs/>
        </w:rPr>
        <w:t>SOX10</w:t>
      </w:r>
      <w:r w:rsidR="00EA1B06">
        <w:rPr>
          <w:i w:val="0"/>
        </w:rPr>
        <w:t xml:space="preserve">, a master regulator and promotor of vascular </w:t>
      </w:r>
      <w:r w:rsidR="00EA1B06" w:rsidRPr="00EA1B06">
        <w:rPr>
          <w:i w:val="0"/>
        </w:rPr>
        <w:t>development</w:t>
      </w:r>
      <w:r w:rsidR="00776795">
        <w:rPr>
          <w:i w:val="0"/>
        </w:rPr>
        <w:t xml:space="preserve"> in brain tissue</w:t>
      </w:r>
      <w:r w:rsidR="00EA1B06" w:rsidRPr="00EA1B06">
        <w:rPr>
          <w:i w:val="0"/>
        </w:rPr>
        <w:fldChar w:fldCharType="begin"/>
      </w:r>
      <w:r w:rsidR="00EA1B06" w:rsidRPr="00EA1B06">
        <w:rPr>
          <w:i w:val="0"/>
        </w:rPr>
        <w:instrText xml:space="preserve"> ADDIN ZOTERO_ITEM CSL_CITATION {"citationID":"50oCj4kl","properties":{"formattedCitation":"\\super 19\\uc0\\u8211{}22\\nosupersub{}","plainCitation":"19–22","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locator":"10"},{"id":407,"uris":["http://zotero.org/users/8255195/items/7AA58LFT"],"itemData":{"id":407,"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locator":"10"},{"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locator":"10"},{"id":413,"uris":["http://zotero.org/users/8255195/items/DGR7TFRQ"],"itemData":{"id":413,"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EA1B06" w:rsidRPr="00EA1B06">
        <w:rPr>
          <w:i w:val="0"/>
        </w:rPr>
        <w:fldChar w:fldCharType="separate"/>
      </w:r>
      <w:r w:rsidR="00EA1B06" w:rsidRPr="00EA1B06">
        <w:rPr>
          <w:i w:val="0"/>
          <w:vertAlign w:val="superscript"/>
        </w:rPr>
        <w:t>19–22</w:t>
      </w:r>
      <w:r w:rsidR="00EA1B06" w:rsidRPr="00EA1B06">
        <w:rPr>
          <w:i w:val="0"/>
        </w:rPr>
        <w:fldChar w:fldCharType="end"/>
      </w:r>
      <w:r w:rsidR="00EA1B06">
        <w:rPr>
          <w:i w:val="0"/>
        </w:rPr>
        <w:t xml:space="preserve">, </w:t>
      </w:r>
      <w:r w:rsidR="00776795">
        <w:rPr>
          <w:i w:val="0"/>
        </w:rPr>
        <w:t xml:space="preserve">has been shown to delineate a distinct molecular subtype of glioblastoma. </w:t>
      </w:r>
      <w:r w:rsidR="00EA1B06" w:rsidRPr="00776795">
        <w:rPr>
          <w:i w:val="0"/>
          <w:iCs/>
        </w:rPr>
        <w:t xml:space="preserve">All these findings point to a potentially significant role of </w:t>
      </w:r>
      <w:r w:rsidR="00EA1B06" w:rsidRPr="00776795">
        <w:t>SOX10</w:t>
      </w:r>
      <w:r w:rsidR="00EA1B06" w:rsidRPr="00776795">
        <w:rPr>
          <w:i w:val="0"/>
          <w:iCs/>
        </w:rPr>
        <w:t xml:space="preserve"> in regulating response to bevacizumab. </w:t>
      </w:r>
    </w:p>
    <w:p w14:paraId="120C4EDA" w14:textId="28C6E6F5" w:rsidR="006A5F40" w:rsidRPr="00DD15B7" w:rsidRDefault="00D1460C" w:rsidP="00DD15B7">
      <w:pPr>
        <w:pStyle w:val="Heading2"/>
        <w:rPr>
          <w:i w:val="0"/>
        </w:rPr>
      </w:pPr>
      <w:r>
        <w:rPr>
          <w:i w:val="0"/>
        </w:rPr>
        <w:t xml:space="preserve">Transcriptional regulation of genes </w:t>
      </w:r>
      <w:r w:rsidR="004C268A">
        <w:rPr>
          <w:i w:val="0"/>
        </w:rPr>
        <w:t>modulating</w:t>
      </w:r>
      <w:r>
        <w:rPr>
          <w:i w:val="0"/>
        </w:rPr>
        <w:t xml:space="preserve"> angiogenesis is known to occur, and the early growth response</w:t>
      </w:r>
      <w:r w:rsidR="00E4088F">
        <w:rPr>
          <w:i w:val="0"/>
        </w:rPr>
        <w:t xml:space="preserve"> 1</w:t>
      </w:r>
      <w:r>
        <w:rPr>
          <w:i w:val="0"/>
        </w:rPr>
        <w:t xml:space="preserve"> (EGR1) transcription factor is an example of a transcription factor that regulates multiple angiogenesis genes</w:t>
      </w:r>
      <w:r w:rsidR="001944BF">
        <w:rPr>
          <w:i w:val="0"/>
        </w:rPr>
        <w:fldChar w:fldCharType="begin"/>
      </w:r>
      <w:r w:rsidR="00EA1B06">
        <w:rPr>
          <w:i w:val="0"/>
        </w:rPr>
        <w:instrText xml:space="preserve"> ADDIN ZOTERO_ITEM CSL_CITATION {"citationID":"f9QZ6GjM","properties":{"formattedCitation":"\\super 23,24\\nosupersub{}","plainCitation":"23,24","noteIndex":0},"citationItems":[{"id":25,"uris":["http://zotero.org/users/8255195/items/8XHBQX25"],"itemData":{"id":2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24,"uris":["http://zotero.org/users/8255195/items/NF9GTZ5B"],"itemData":{"id":24,"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EA1B06" w:rsidRPr="00EA1B06">
        <w:rPr>
          <w:vertAlign w:val="superscript"/>
        </w:rPr>
        <w:t>23,24</w:t>
      </w:r>
      <w:r w:rsidR="001944BF">
        <w:rPr>
          <w:i w:val="0"/>
        </w:rPr>
        <w:fldChar w:fldCharType="end"/>
      </w:r>
      <w:r>
        <w:rPr>
          <w:i w:val="0"/>
        </w:rPr>
        <w:t xml:space="preserve">.  </w:t>
      </w:r>
      <w:r w:rsidR="0010155A">
        <w:rPr>
          <w:i w:val="0"/>
        </w:rPr>
        <w:t xml:space="preserve">The gene for α7-nAChR, </w:t>
      </w:r>
      <w:r w:rsidR="0010155A" w:rsidRPr="0010155A">
        <w:t>CHRNA7</w:t>
      </w:r>
      <w:r w:rsidR="0010155A">
        <w:rPr>
          <w:i w:val="0"/>
        </w:rPr>
        <w:t xml:space="preserve">, is </w:t>
      </w:r>
      <w:r w:rsidR="0010155A">
        <w:rPr>
          <w:i w:val="0"/>
        </w:rPr>
        <w:lastRenderedPageBreak/>
        <w:t>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EA1B06">
        <w:rPr>
          <w:i w:val="0"/>
        </w:rPr>
        <w:instrText xml:space="preserve"> ADDIN ZOTERO_ITEM CSL_CITATION {"citationID":"eCA52G0l","properties":{"formattedCitation":"\\super 25\\uc0\\u8211{}27\\nosupersub{}","plainCitation":"25–27","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22,"uris":["http://zotero.org/users/8255195/items/5SQ64XT2"],"itemData":{"id":22,"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23,"uris":["http://zotero.org/users/8255195/items/N4RSG3P5"],"itemData":{"id":23,"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EA1B06" w:rsidRPr="00EA1B06">
        <w:rPr>
          <w:vertAlign w:val="superscript"/>
        </w:rPr>
        <w:t>25–27</w:t>
      </w:r>
      <w:r w:rsidR="00B24E2C">
        <w:rPr>
          <w:i w:val="0"/>
        </w:rPr>
        <w:fldChar w:fldCharType="end"/>
      </w:r>
      <w:r w:rsidR="00212F6C">
        <w:rPr>
          <w:i w:val="0"/>
        </w:rPr>
        <w:t>.</w:t>
      </w:r>
      <w:r w:rsidR="0010155A">
        <w:rPr>
          <w:i w:val="0"/>
        </w:rPr>
        <w:t xml:space="preserve"> </w:t>
      </w:r>
      <w:r>
        <w:rPr>
          <w:i w:val="0"/>
        </w:rPr>
        <w:t xml:space="preserve"> Also, RAMP3 has been inferred to be a transcriptional target of EGR1, based on genome-wide </w:t>
      </w:r>
      <w:proofErr w:type="spellStart"/>
      <w:r>
        <w:rPr>
          <w:i w:val="0"/>
        </w:rPr>
        <w:t>ChiP</w:t>
      </w:r>
      <w:proofErr w:type="spellEnd"/>
      <w:r>
        <w:rPr>
          <w:i w:val="0"/>
        </w:rPr>
        <w:t>-X experiments</w:t>
      </w:r>
      <w:r w:rsidR="0026266F">
        <w:rPr>
          <w:i w:val="0"/>
        </w:rPr>
        <w:fldChar w:fldCharType="begin"/>
      </w:r>
      <w:r w:rsidR="00EA1B06">
        <w:rPr>
          <w:i w:val="0"/>
        </w:rPr>
        <w:instrText xml:space="preserve"> ADDIN ZOTERO_ITEM CSL_CITATION {"citationID":"rA4oOU7K","properties":{"formattedCitation":"\\super 28\\nosupersub{}","plainCitation":"28","noteIndex":0},"citationItems":[{"id":21,"uris":["http://zotero.org/users/8255195/items/GKWFLICQ"],"itemData":{"id":21,"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EA1B06" w:rsidRPr="00EA1B06">
        <w:rPr>
          <w:vertAlign w:val="superscript"/>
        </w:rPr>
        <w:t>28</w:t>
      </w:r>
      <w:r w:rsidR="0026266F">
        <w:rPr>
          <w:i w:val="0"/>
        </w:rPr>
        <w:fldChar w:fldCharType="end"/>
      </w:r>
      <w:r>
        <w:rPr>
          <w:i w:val="0"/>
        </w:rPr>
        <w:t>.</w:t>
      </w:r>
      <w:r w:rsidR="00776795">
        <w:rPr>
          <w:i w:val="0"/>
        </w:rPr>
        <w:t xml:space="preserve">  </w:t>
      </w:r>
      <w:r w:rsidR="00776795" w:rsidRPr="00776795">
        <w:t>SOX10</w:t>
      </w:r>
      <w:r w:rsidR="00776795" w:rsidRPr="00776795">
        <w:rPr>
          <w:i w:val="0"/>
          <w:iCs/>
        </w:rPr>
        <w:t xml:space="preserve"> has </w:t>
      </w:r>
      <w:r w:rsidR="00776795">
        <w:rPr>
          <w:i w:val="0"/>
          <w:iCs/>
        </w:rPr>
        <w:t xml:space="preserve">similarly been </w:t>
      </w:r>
      <w:r w:rsidR="00776795" w:rsidRPr="00776795">
        <w:rPr>
          <w:i w:val="0"/>
          <w:iCs/>
        </w:rPr>
        <w:t xml:space="preserve">implicated in glioma, as </w:t>
      </w:r>
      <w:r w:rsidR="00776795">
        <w:rPr>
          <w:i w:val="0"/>
          <w:iCs/>
        </w:rPr>
        <w:t xml:space="preserve">it </w:t>
      </w:r>
      <w:r w:rsidR="00776795" w:rsidRPr="00776795">
        <w:rPr>
          <w:i w:val="0"/>
          <w:iCs/>
        </w:rPr>
        <w:t xml:space="preserve">cooperates with </w:t>
      </w:r>
      <w:r w:rsidR="00776795" w:rsidRPr="00776795">
        <w:t>EGR1</w:t>
      </w:r>
      <w:r w:rsidR="00776795" w:rsidRPr="00776795">
        <w:rPr>
          <w:i w:val="0"/>
          <w:iCs/>
        </w:rPr>
        <w:t xml:space="preserve">, </w:t>
      </w:r>
      <w:r w:rsidR="00776795" w:rsidRPr="00776795">
        <w:t>EGR2</w:t>
      </w:r>
      <w:r w:rsidR="00776795" w:rsidRPr="00776795">
        <w:rPr>
          <w:i w:val="0"/>
          <w:iCs/>
        </w:rPr>
        <w:t xml:space="preserve">, and </w:t>
      </w:r>
      <w:r w:rsidR="00776795" w:rsidRPr="00776795">
        <w:t>EGR3</w:t>
      </w:r>
      <w:r w:rsidR="00776795" w:rsidRPr="00776795">
        <w:rPr>
          <w:i w:val="0"/>
          <w:iCs/>
        </w:rPr>
        <w:t xml:space="preserve"> to regulate myelin genes</w:t>
      </w:r>
      <w:r w:rsidR="00776795" w:rsidRPr="00776795">
        <w:rPr>
          <w:i w:val="0"/>
          <w:iCs/>
        </w:rPr>
        <w:fldChar w:fldCharType="begin"/>
      </w:r>
      <w:r w:rsidR="00776795" w:rsidRPr="00776795">
        <w:rPr>
          <w:i w:val="0"/>
          <w:iCs/>
        </w:rPr>
        <w:instrText xml:space="preserve"> ADDIN ZOTERO_ITEM CSL_CITATION {"citationID":"jYu1qnW8","properties":{"formattedCitation":"\\super 21\\nosupersub{}","plainCitation":"21","noteIndex":0},"citationItems":[{"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776795" w:rsidRPr="00776795">
        <w:rPr>
          <w:i w:val="0"/>
          <w:iCs/>
        </w:rPr>
        <w:fldChar w:fldCharType="separate"/>
      </w:r>
      <w:r w:rsidR="00776795" w:rsidRPr="00776795">
        <w:rPr>
          <w:i w:val="0"/>
          <w:iCs/>
          <w:vertAlign w:val="superscript"/>
        </w:rPr>
        <w:t>21</w:t>
      </w:r>
      <w:r w:rsidR="00776795" w:rsidRPr="00776795">
        <w:rPr>
          <w:i w:val="0"/>
          <w:iCs/>
        </w:rPr>
        <w:fldChar w:fldCharType="end"/>
      </w:r>
      <w:r w:rsidR="00776795" w:rsidRPr="00776795">
        <w:rPr>
          <w:i w:val="0"/>
          <w:iCs/>
        </w:rPr>
        <w:t xml:space="preserve">.  </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4303C26A"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w:t>
      </w:r>
      <w:proofErr w:type="gramStart"/>
      <w:r w:rsidR="00C35C31">
        <w:t>previously</w:t>
      </w:r>
      <w:r w:rsidR="00C35C31" w:rsidRPr="00C35C31">
        <w:rPr>
          <w:highlight w:val="yellow"/>
          <w:vertAlign w:val="superscript"/>
        </w:rPr>
        <w:t>(</w:t>
      </w:r>
      <w:proofErr w:type="gramEnd"/>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w:t>
      </w:r>
      <w:r w:rsidR="00135CA9">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3E0678">
        <w:t xml:space="preserve"> in </w:t>
      </w:r>
      <w:r w:rsidR="003E0678" w:rsidRPr="003E0678">
        <w:t>accordance with the guidelines and regulations of the Institutional Animal Care and Use Committee (IACUC) at the Mayo Clinic</w:t>
      </w:r>
      <w:r w:rsidR="000E27D5">
        <w:t xml:space="preserve">. </w:t>
      </w:r>
      <w:r w:rsidR="004F7B95">
        <w:t xml:space="preserve">Tumors were defined as </w:t>
      </w:r>
      <w:r w:rsidR="00D2295A">
        <w:t>poor</w:t>
      </w:r>
      <w:r w:rsidR="004F7B95">
        <w:t xml:space="preserve"> or </w:t>
      </w:r>
      <w:r w:rsidR="00D2295A">
        <w:t>good</w:t>
      </w:r>
      <w:r w:rsidR="00135CA9">
        <w:t xml:space="preserve"> </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9E26D5">
        <w:fldChar w:fldCharType="begin"/>
      </w:r>
      <w:r w:rsidR="001B4858">
        <w:instrText xml:space="preserve"> ADDIN ZOTERO_ITEM CSL_CITATION {"citationID":"wZS7C7wt","properties":{"formattedCitation":"\\super 15\\nosupersub{}","plainCitation":"15","noteIndex":0},"citationItems":[{"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9E26D5">
        <w:fldChar w:fldCharType="separate"/>
      </w:r>
      <w:r w:rsidR="009E26D5" w:rsidRPr="009E26D5">
        <w:rPr>
          <w:vertAlign w:val="superscript"/>
        </w:rPr>
        <w:t>15</w:t>
      </w:r>
      <w:r w:rsidR="009E26D5">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43A55053" w:rsidR="00ED0E4E" w:rsidRDefault="00F4413C" w:rsidP="00DB706E">
      <w:pPr>
        <w:pStyle w:val="BodyTextIndented"/>
        <w:ind w:firstLine="0"/>
      </w:pPr>
      <w:r>
        <w:t>Immunostaining for EGR1 was performed as described previousl</w:t>
      </w:r>
      <w:r w:rsidR="00BE16C9">
        <w:t>y</w:t>
      </w:r>
      <w:r w:rsidR="00651B17">
        <w:rPr>
          <w:i/>
        </w:rPr>
        <w:fldChar w:fldCharType="begin"/>
      </w:r>
      <w:r w:rsidR="00E80220">
        <w:rPr>
          <w:i/>
        </w:rPr>
        <w:instrText xml:space="preserve"> ADDIN ZOTERO_ITEM CSL_CITATION {"citationID":"JJqzxZpd","properties":{"formattedCitation":"\\super 6\\nosupersub{}","plainCitation":"6","noteIndex":0},"citationItems":[{"id":"1ODBzypS/3FLcct16","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xml:space="preserve">. </w:t>
      </w:r>
      <w:r>
        <w:t>Briefly, frozen sections were blocked for peroxidases, permeabilized with 0.25% Triton X-100 (1 min, 22</w:t>
      </w:r>
      <w:r w:rsidRPr="00ED0E4E">
        <w:rPr>
          <w:vertAlign w:val="superscript"/>
        </w:rPr>
        <w:t>o</w:t>
      </w:r>
      <w:r>
        <w:t>C), blocked with 5% BSA/PBS, reacted with 1.37 µg/ml rabbit anti-EGR1 IgG (</w:t>
      </w:r>
      <w:proofErr w:type="spellStart"/>
      <w:r>
        <w:t>ProteinTech</w:t>
      </w:r>
      <w:proofErr w:type="spellEnd"/>
      <w:r>
        <w:t xml:space="preserve">, cat #55117-1-AP) </w:t>
      </w:r>
      <w:r>
        <w:lastRenderedPageBreak/>
        <w:t>overnight at 4</w:t>
      </w:r>
      <w:r w:rsidRPr="004F1059">
        <w:rPr>
          <w:vertAlign w:val="superscript"/>
        </w:rPr>
        <w:t>o</w:t>
      </w:r>
      <w:r>
        <w:t>C, washed, reacted with goat anti-rabbit biotin-conjugated secondary antibody (Sigma-</w:t>
      </w:r>
      <w:proofErr w:type="spellStart"/>
      <w:r>
        <w:t>ThermoFisher</w:t>
      </w:r>
      <w:proofErr w:type="spellEnd"/>
      <w:r>
        <w:t xml:space="preserve">), reacted with the streptavidin </w:t>
      </w:r>
      <w:proofErr w:type="gramStart"/>
      <w:r>
        <w:t>complex</w:t>
      </w:r>
      <w:proofErr w:type="gramEnd"/>
      <w:r>
        <w:t xml:space="preserve"> and developed with the 3,3’-diaminobenzidine (DAB) substrate. Nuclei were stained with hematoxylin and the slides </w:t>
      </w:r>
      <w:proofErr w:type="spellStart"/>
      <w:r>
        <w:t>coverslipped</w:t>
      </w:r>
      <w:proofErr w:type="spellEnd"/>
      <w:r>
        <w:t xml:space="preserve">. Rabbit IgG was substituted for the first antibody as a negative control. </w:t>
      </w:r>
      <w:r w:rsidRPr="00B05CBA">
        <w:t>Sections were stained for α7-nAChR with rat monoclonal anti-α7-nAChR (</w:t>
      </w:r>
      <w:r w:rsidRPr="00B05CBA">
        <w:rPr>
          <w:highlight w:val="yellow"/>
        </w:rPr>
        <w:t>__</w:t>
      </w:r>
      <w:r w:rsidRPr="00B05CBA">
        <w:t xml:space="preserve"> µg/ml, Santa Cruz, </w:t>
      </w:r>
      <w:r>
        <w:t>#</w:t>
      </w:r>
      <w:r w:rsidRPr="00B05CBA">
        <w:t xml:space="preserve">sc-58607) </w:t>
      </w:r>
      <w:r>
        <w:t>as described above,</w:t>
      </w:r>
      <w:r w:rsidRPr="00B05CBA">
        <w:t xml:space="preserve"> except that </w:t>
      </w:r>
      <w:r>
        <w:t xml:space="preserve">the </w:t>
      </w:r>
      <w:r w:rsidRPr="00B05CBA">
        <w:t xml:space="preserve">permeabilization </w:t>
      </w:r>
      <w:r>
        <w:t>step utilized</w:t>
      </w:r>
      <w:r w:rsidRPr="00843C85">
        <w:rPr>
          <w:highlight w:val="yellow"/>
        </w:rPr>
        <w:t xml:space="preserve"> </w:t>
      </w:r>
      <w:r>
        <w:rPr>
          <w:highlight w:val="yellow"/>
        </w:rPr>
        <w:t>_ % Triton X-100</w:t>
      </w:r>
      <w:r w:rsidRPr="00843C85">
        <w:rPr>
          <w:highlight w:val="yellow"/>
        </w:rPr>
        <w:t xml:space="preserve"> for ___min</w:t>
      </w:r>
      <w:r w:rsidRPr="00B05CBA">
        <w:t xml:space="preserve">. </w:t>
      </w:r>
      <w:r>
        <w:t>Rat IgG was substituted for the first antibody as a negative control.</w:t>
      </w:r>
      <w:r w:rsidRPr="00B05CBA">
        <w:t xml:space="preserve"> Sections were stained for SOX10 with rabbit anti-SOX10</w:t>
      </w:r>
      <w:r>
        <w:t xml:space="preserve"> IgG</w:t>
      </w:r>
      <w:r w:rsidRPr="00B05CBA">
        <w:t xml:space="preserve"> (</w:t>
      </w:r>
      <w:r w:rsidRPr="00B05CBA">
        <w:rPr>
          <w:highlight w:val="yellow"/>
        </w:rPr>
        <w:t>__</w:t>
      </w:r>
      <w:r w:rsidRPr="00B05CBA">
        <w:t xml:space="preserve">µg/ml, Sigma-Aldrich, #383A) as </w:t>
      </w:r>
      <w:r>
        <w:t xml:space="preserve">described </w:t>
      </w:r>
      <w:r w:rsidRPr="00B05CBA">
        <w:t xml:space="preserve">above, except that </w:t>
      </w:r>
      <w:r>
        <w:t xml:space="preserve">the </w:t>
      </w:r>
      <w:r w:rsidRPr="00B05CBA">
        <w:t xml:space="preserve">permeabilization </w:t>
      </w:r>
      <w:r>
        <w:t>step utilized</w:t>
      </w:r>
      <w:r w:rsidRPr="00B05CBA">
        <w:t xml:space="preserve"> 0.25% Triton-X-100 for </w:t>
      </w:r>
      <w:r>
        <w:t xml:space="preserve">3 </w:t>
      </w:r>
      <w:r w:rsidRPr="00B05CBA">
        <w:t>min</w:t>
      </w:r>
      <w:r>
        <w:t xml:space="preserve">. </w:t>
      </w:r>
      <w:proofErr w:type="spellStart"/>
      <w:r>
        <w:t>Immunostained</w:t>
      </w:r>
      <w:proofErr w:type="spellEnd"/>
      <w:r>
        <w:t xml:space="preserve"> sections were imaged and photographed on a Leica DMRB microscope. Multiplex staining for EGR1, RAMP3, adrenomedullin, and α7-nAChR, as well as for beta-</w:t>
      </w:r>
      <w:proofErr w:type="spellStart"/>
      <w:r>
        <w:t>microglobulin</w:t>
      </w:r>
      <w:proofErr w:type="spellEnd"/>
      <w:r>
        <w:t xml:space="preserve">, CD31, and Ki67, was performed as described previously </w:t>
      </w:r>
      <w:r w:rsidRPr="00FD4507">
        <w:rPr>
          <w:highlight w:val="yellow"/>
          <w:vertAlign w:val="superscript"/>
        </w:rPr>
        <w:t>(Refs)</w:t>
      </w:r>
      <w:r>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5A72EB0B"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575806">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lastRenderedPageBreak/>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23F2BA2" w:rsidR="00DF55BE" w:rsidRDefault="00DF55BE" w:rsidP="00DF55BE">
      <w:pPr>
        <w:pStyle w:val="Heading2"/>
        <w:ind w:left="432" w:hanging="432"/>
      </w:pPr>
      <w:r w:rsidRPr="00B20918">
        <w:t>2.</w:t>
      </w:r>
      <w:r w:rsidR="0064540B">
        <w:t>3</w:t>
      </w:r>
      <w:r>
        <w:t>.</w:t>
      </w:r>
      <w:r w:rsidR="00882DD3">
        <w:t xml:space="preserve">2 </w:t>
      </w:r>
      <w:r w:rsidR="004E64EB">
        <w:t>Differential gene expression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proofErr w:type="gramStart"/>
      <w:r w:rsidR="007473EC">
        <w:rPr>
          <w:i w:val="0"/>
        </w:rPr>
        <w:t>)</w:t>
      </w:r>
      <w:r w:rsidR="00CE3D0F">
        <w:rPr>
          <w:i w:val="0"/>
        </w:rPr>
        <w:t>, and</w:t>
      </w:r>
      <w:proofErr w:type="gramEnd"/>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w:t>
      </w:r>
      <w:r w:rsidRPr="00AC60DD">
        <w:rPr>
          <w:i w:val="0"/>
        </w:rPr>
        <w:lastRenderedPageBreak/>
        <w:t xml:space="preserve">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6BC24047" w:rsidR="003B4B5C" w:rsidRDefault="003B4B5C" w:rsidP="00E22498">
      <w:pPr>
        <w:pStyle w:val="Heading2"/>
      </w:pPr>
      <w:r w:rsidRPr="003B4B5C">
        <w:t>2.</w:t>
      </w:r>
      <w:r w:rsidR="0064540B">
        <w:t>4</w:t>
      </w:r>
      <w:r w:rsidRPr="003B4B5C">
        <w:t xml:space="preserve"> </w:t>
      </w:r>
      <w:r w:rsidR="0069248B">
        <w:t>Survival analysis based on altered mRNA expression</w:t>
      </w:r>
    </w:p>
    <w:p w14:paraId="6CF285AB" w14:textId="3ABD1570" w:rsidR="00D040D8" w:rsidRDefault="00071A17" w:rsidP="00193075">
      <w:pPr>
        <w:spacing w:line="480" w:lineRule="auto"/>
      </w:pPr>
      <w:r>
        <w:t>Survival analysis was carried out using cBioPortal</w:t>
      </w:r>
      <w:r w:rsidR="00106557">
        <w:fldChar w:fldCharType="begin"/>
      </w:r>
      <w:r w:rsidR="00EA1B06">
        <w:instrText xml:space="preserve"> ADDIN ZOTERO_ITEM CSL_CITATION {"citationID":"DHWW61g1","properties":{"formattedCitation":"\\super 29,30\\nosupersub{}","plainCitation":"29,30","noteIndex":0},"citationItems":[{"id":12,"uris":["http://zotero.org/users/8255195/items/Z9QKP8XA"],"itemData":{"id":12,"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10,"uris":["http://zotero.org/users/8255195/items/TAN4YANF"],"itemData":{"id":10,"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106557">
        <w:fldChar w:fldCharType="separate"/>
      </w:r>
      <w:r w:rsidR="00EA1B06" w:rsidRPr="00EA1B06">
        <w:rPr>
          <w:vertAlign w:val="superscript"/>
        </w:rPr>
        <w:t>29,30</w:t>
      </w:r>
      <w:r w:rsidR="00106557">
        <w:fldChar w:fldCharType="end"/>
      </w:r>
      <w:r>
        <w:t>.</w:t>
      </w:r>
      <w:r w:rsidR="00106557">
        <w:t xml:space="preserve"> </w:t>
      </w:r>
      <w:r w:rsidR="00632051">
        <w:t>RNA-sequencing data stored in The Cancer Genome Atlas (TCGA) was used</w:t>
      </w:r>
      <w:r w:rsidR="00632051">
        <w:fldChar w:fldCharType="begin"/>
      </w:r>
      <w:r w:rsidR="00E80220">
        <w:instrText xml:space="preserve"> ADDIN ZOTERO_ITEM CSL_CITATION {"citationID":"vFJtCO3T","properties":{"formattedCitation":"\\super 31,32\\nosupersub{}","plainCitation":"31,32","noteIndex":0},"citationItems":[{"id":"1ODBzypS/d7BvDAP0","uris":["http://zotero.org/users/8255195/items/KLSS897G"],"itemData":{"id":"WhwtAojC/K6tFdQAF","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1ODBzypS/Bgju6YP0","uris":["http://zotero.org/users/8255195/items/RNJSMPR7"],"itemData":{"id":"WhwtAojC/jQKyf10C","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632051">
        <w:fldChar w:fldCharType="separate"/>
      </w:r>
      <w:r w:rsidR="00EA1B06" w:rsidRPr="00EA1B06">
        <w:rPr>
          <w:vertAlign w:val="superscript"/>
        </w:rPr>
        <w:t>31,32</w:t>
      </w:r>
      <w:r w:rsidR="00632051">
        <w:fldChar w:fldCharType="end"/>
      </w:r>
      <w:r w:rsidR="00632051">
        <w:t xml:space="preserve">. </w:t>
      </w:r>
      <w:r w:rsidR="00EA6903">
        <w:t xml:space="preserve">The high </w:t>
      </w:r>
      <w:r w:rsidR="00632051">
        <w:t xml:space="preserve">expression group was defined as 1.5 standard deviations above the mean. Data was downloaded from </w:t>
      </w:r>
      <w:proofErr w:type="spellStart"/>
      <w:proofErr w:type="gramStart"/>
      <w:r w:rsidR="00632051">
        <w:t>cBioPortal</w:t>
      </w:r>
      <w:proofErr w:type="spellEnd"/>
      <w:proofErr w:type="gramEnd"/>
      <w:r w:rsidR="00632051">
        <w:t xml:space="preserve"> and Kaplan-Meier survival curves were </w:t>
      </w:r>
      <w:r w:rsidR="00193075">
        <w:t>produced</w:t>
      </w:r>
      <w:r w:rsidR="00632051">
        <w:t xml:space="preserve"> in R using ggplot2. </w:t>
      </w:r>
    </w:p>
    <w:p w14:paraId="2EFECFFB" w14:textId="132859A4" w:rsidR="00D040D8" w:rsidRDefault="00D040D8" w:rsidP="00D040D8">
      <w:pPr>
        <w:pStyle w:val="Heading2"/>
      </w:pPr>
      <w:r w:rsidRPr="003B4B5C">
        <w:t>2.</w:t>
      </w:r>
      <w:r>
        <w:t>5</w:t>
      </w:r>
      <w:r w:rsidRPr="003B4B5C">
        <w:t xml:space="preserve"> </w:t>
      </w:r>
      <w:r>
        <w:t>H-scoring analysis</w:t>
      </w:r>
    </w:p>
    <w:p w14:paraId="026E84A3" w14:textId="2CB26E8E" w:rsidR="00AC4F18" w:rsidRPr="00193075" w:rsidRDefault="00D040D8" w:rsidP="00D040D8">
      <w:pPr>
        <w:spacing w:line="480" w:lineRule="auto"/>
      </w:pPr>
      <w:r>
        <w:t xml:space="preserve">Each slide was assigned a semi-quantitative histochemical score (H-score). The h-score is determined by assigning several sample fields </w:t>
      </w:r>
      <w:r w:rsidR="001B4858">
        <w:t>a sub-score from 0 to 3 indicating the staining strength in the field of view</w:t>
      </w:r>
      <w:r w:rsidR="001B4858">
        <w:fldChar w:fldCharType="begin"/>
      </w:r>
      <w:r w:rsidR="00EA1B06">
        <w:instrText xml:space="preserve"> ADDIN ZOTERO_ITEM CSL_CITATION {"citationID":"fQdeGQyx","properties":{"formattedCitation":"\\super 33\\nosupersub{}","plainCitation":"33","noteIndex":0},"citationItems":[{"id":402,"uris":["http://zotero.org/users/8255195/items/NG2TTV6H"],"itemData":{"id":402,"type":"article-journal","abstract":"Background\nImmunohistochemistry (IHC) is a well-established, widely accepted method in both clinical and experimental parts of medical science. It allows receiving valuable information about any process in any tissue, and especially in bone. Each year the amount of data, received by IHC, grows in geometric progression. But the lack of standardization, especially on the post-analytical stage (interpreting and reporting of results), makes the comparison of the results of different studies impossible.\n\nMethods\nComprehensive PubMED literature search with a combination of search words “immunohistochemistry” and “scoring system” was performed and 773 articles describing IHC results were identified. After further manual analysis 120 articles were selected for detailed evaluation of used approaches.\n\nResults\nSix major approaches to the interpretation and presentation of IHC analysis results were identified, analyzed and described.\n\nConclusions\nThe overview of the existing approaches in evaluation and interpretation of IHC data, which are provided in the article, can be used in bone tissue research and for either better understanding of existing scoring systems or developing a new one. Standard multiparametric, semiquantitative IHC scoring systems should simplify and clarify the process of interpretation and reporting of received data.\n\nVirtual slides\nThe virtual slide(s) for this article can be found here: http://www.diagnosticpathology.diagnomx.eu/vs/13000_2014_221","container-title":"Diagnostic Pathology","DOI":"10.1186/s13000-014-0221-9","ISSN":"1746-1596","journalAbbreviation":"Diagn Pathol","note":"PMID: 25432701\nPMCID: PMC4260254","page":"221","source":"PubMed Central","title":"Different approaches for interpretation and reporting of immunohistochemistry analysis results in the bone tissue – a review","volume":"9","author":[{"family":"Fedchenko","given":"Nickolay"},{"family":"Reifenrath","given":"Janin"}],"issued":{"date-parts":[["2014",11,29]]}}}],"schema":"https://github.com/citation-style-language/schema/raw/master/csl-citation.json"} </w:instrText>
      </w:r>
      <w:r w:rsidR="001B4858">
        <w:fldChar w:fldCharType="separate"/>
      </w:r>
      <w:r w:rsidR="00EA1B06" w:rsidRPr="00EA1B06">
        <w:rPr>
          <w:vertAlign w:val="superscript"/>
        </w:rPr>
        <w:t>33</w:t>
      </w:r>
      <w:r w:rsidR="001B4858">
        <w:fldChar w:fldCharType="end"/>
      </w:r>
      <w:r w:rsidR="001B4858">
        <w:t>. The overall H-score for an animal is given by a weighted average of the sub-scores pertaining to that animal. Homogeneity was tested per animal and per bevacizumab response group using a chi-squared goodness of fit test</w:t>
      </w:r>
      <w:r w:rsidR="001B4858">
        <w:fldChar w:fldCharType="begin"/>
      </w:r>
      <w:r w:rsidR="00EA1B06">
        <w:instrText xml:space="preserve"> ADDIN ZOTERO_ITEM CSL_CITATION {"citationID":"6PeerVKu","properties":{"formattedCitation":"\\super 34\\nosupersub{}","plainCitation":"34","noteIndex":0},"citationItems":[{"id":405,"uris":["http://zotero.org/users/8255195/items/FCIMF8FU"],"itemData":{"id":405,"type":"article-journal","container-title":"The London, Edinburgh, and Dublin Philosophical Magazine and Journal of Science","DOI":"10.1080/14786440009463897","ISSN":"1941-5982, 1941-5990","issue":"302","journalAbbreviation":"The London, Edinburgh, and Dublin Philosophical Magazine and Journal of Science","language":"en","page":"157-175","source":"DOI.org (Crossref)","title":"X. &lt;i&gt;On the criterion that a given system of deviations from the probable in the case of a correlated system of variables is such that it can be reasonably supposed to have arisen from random sampling&lt;/i&gt;","volume":"50","author":[{"family":"Pearson","given":"Karl"}],"issued":{"date-parts":[["1900",7]]}}}],"schema":"https://github.com/citation-style-language/schema/raw/master/csl-citation.json"} </w:instrText>
      </w:r>
      <w:r w:rsidR="001B4858">
        <w:fldChar w:fldCharType="separate"/>
      </w:r>
      <w:r w:rsidR="00EA1B06" w:rsidRPr="00EA1B06">
        <w:rPr>
          <w:vertAlign w:val="superscript"/>
        </w:rPr>
        <w:t>34</w:t>
      </w:r>
      <w:r w:rsidR="001B4858">
        <w:fldChar w:fldCharType="end"/>
      </w:r>
      <w:r w:rsidR="001B4858">
        <w:t>.</w:t>
      </w:r>
      <w:r w:rsidR="00AC4F18" w:rsidRPr="00913912">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7D8FDF40" w:rsidR="00BF4E6B" w:rsidRDefault="00B136F5" w:rsidP="00651B17">
      <w:pPr>
        <w:pStyle w:val="BodyText"/>
        <w:ind w:left="1" w:firstLine="1"/>
      </w:pPr>
      <w:r>
        <w:t>Differential gene expression (DGE) analysis and gene set enrichment analysis (GSEA) using the Hallmark curated gene sets</w:t>
      </w:r>
      <w:r>
        <w:fldChar w:fldCharType="begin"/>
      </w:r>
      <w:r w:rsidR="00E80220">
        <w:instrText xml:space="preserve"> ADDIN ZOTERO_ITEM CSL_CITATION {"citationID":"PXwqjwh9","properties":{"formattedCitation":"\\super 35\\nosupersub{}","plainCitation":"35","noteIndex":0},"citationItems":[{"id":"1ODBzypS/keRap9Py","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EA1B06" w:rsidRPr="00EA1B06">
        <w:rPr>
          <w:vertAlign w:val="superscript"/>
        </w:rPr>
        <w:t>35</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commentRangeStart w:id="1"/>
      <w:commentRangeStart w:id="2"/>
      <w:r w:rsidRPr="0019166E">
        <w:rPr>
          <w:i/>
          <w:iCs/>
        </w:rPr>
        <w:t>MXRA5</w:t>
      </w:r>
      <w:commentRangeEnd w:id="1"/>
      <w:r w:rsidR="006174CB">
        <w:rPr>
          <w:rStyle w:val="CommentReference"/>
        </w:rPr>
        <w:commentReference w:id="1"/>
      </w:r>
      <w:commentRangeEnd w:id="2"/>
      <w:r w:rsidR="006174CB">
        <w:rPr>
          <w:rStyle w:val="CommentReference"/>
        </w:rPr>
        <w:commentReference w:id="2"/>
      </w:r>
      <w:r w:rsidRPr="0019166E">
        <w:t xml:space="preserve">, </w:t>
      </w:r>
      <w:commentRangeStart w:id="3"/>
      <w:r w:rsidRPr="0019166E">
        <w:rPr>
          <w:i/>
          <w:iCs/>
        </w:rPr>
        <w:t>FIGNL2</w:t>
      </w:r>
      <w:commentRangeEnd w:id="3"/>
      <w:r w:rsidR="006174CB">
        <w:rPr>
          <w:rStyle w:val="CommentReference"/>
        </w:rPr>
        <w:commentReference w:id="3"/>
      </w:r>
      <w:r w:rsidRPr="0019166E">
        <w:t xml:space="preserve">, </w:t>
      </w:r>
      <w:commentRangeStart w:id="4"/>
      <w:r w:rsidRPr="0019166E">
        <w:rPr>
          <w:i/>
          <w:iCs/>
        </w:rPr>
        <w:t>DPP10</w:t>
      </w:r>
      <w:commentRangeEnd w:id="4"/>
      <w:r w:rsidR="00902340">
        <w:rPr>
          <w:rStyle w:val="CommentReference"/>
        </w:rPr>
        <w:commentReference w:id="4"/>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w:t>
      </w:r>
      <w:r w:rsidRPr="006174CB">
        <w:rPr>
          <w:i/>
          <w:iCs/>
        </w:rPr>
        <w:t>EXTL1</w:t>
      </w:r>
      <w:r w:rsidRPr="0019166E">
        <w:t xml:space="preserve">,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w:t>
      </w:r>
      <w:r w:rsidR="001C106E">
        <w:t xml:space="preserve"> Importantly,  </w:t>
      </w:r>
    </w:p>
    <w:p w14:paraId="2A614111" w14:textId="68C709FF" w:rsidR="00BF4E6B" w:rsidRDefault="00E80220" w:rsidP="00F66ED1">
      <w:pPr>
        <w:pStyle w:val="BodyText"/>
        <w:ind w:left="1" w:hanging="1"/>
      </w:pPr>
      <w:r>
        <w:t>In examining specific pathways</w:t>
      </w:r>
      <w:r w:rsidR="00B136F5">
        <w:t>,</w:t>
      </w:r>
      <w:r>
        <w:t xml:space="preserve"> perturbations were also found </w:t>
      </w:r>
      <w:r w:rsidR="00B136F5">
        <w:t xml:space="preserve">with 23 gene sets showing significantly altered expression in </w:t>
      </w:r>
      <w:r w:rsidR="00BF4E6B">
        <w:t xml:space="preserve">tumors that were </w:t>
      </w:r>
      <w:r w:rsidR="00D76CF0">
        <w:t>poor responders</w:t>
      </w:r>
      <w:r w:rsidR="00B136F5">
        <w:t xml:space="preserve"> to bevacizumab therapy (F</w:t>
      </w:r>
      <w:r w:rsidR="00DB0AFD">
        <w:t>igure 1B). Notably, only genes D</w:t>
      </w:r>
      <w:r w:rsidR="00B136F5">
        <w:t xml:space="preserve">ownregulated </w:t>
      </w:r>
      <w:r w:rsidR="00DB0AFD">
        <w:t>U</w:t>
      </w:r>
      <w:r w:rsidR="00B136F5">
        <w:t xml:space="preserve">nder KRAS </w:t>
      </w:r>
      <w:r w:rsidR="00DB0AFD">
        <w:t>P</w:t>
      </w:r>
      <w:r w:rsidR="00B136F5">
        <w:t xml:space="preserve">athway </w:t>
      </w:r>
      <w:r w:rsidR="00DB0AFD">
        <w:t>A</w:t>
      </w:r>
      <w:r w:rsidR="00B136F5">
        <w:t xml:space="preserve">ctivation showed </w:t>
      </w:r>
      <w:r w:rsidR="00BF4E6B">
        <w:t xml:space="preserve">a </w:t>
      </w:r>
      <w:r w:rsidR="00B136F5">
        <w:t>positive enrichment in poor responders to bevacizumab</w:t>
      </w:r>
      <w:r w:rsidR="00416261">
        <w:t>.</w:t>
      </w:r>
      <w:r w:rsidR="00CC1511">
        <w:t xml:space="preserve"> S</w:t>
      </w:r>
      <w:r w:rsidR="00B136F5">
        <w:t xml:space="preserve">ome of the most downregulated gene sets </w:t>
      </w:r>
      <w:r w:rsidR="00D76CF0">
        <w:t>included</w:t>
      </w:r>
      <w:r w:rsidR="00B136F5">
        <w:t xml:space="preserve"> </w:t>
      </w:r>
      <w:r w:rsidR="00DB0AFD">
        <w:t>I</w:t>
      </w:r>
      <w:r w:rsidR="00B136F5">
        <w:t xml:space="preserve">nterferon </w:t>
      </w:r>
      <w:r w:rsidR="00DB0AFD">
        <w:t>G</w:t>
      </w:r>
      <w:r w:rsidR="00B136F5">
        <w:t xml:space="preserve">amma </w:t>
      </w:r>
      <w:r w:rsidR="00DB0AFD">
        <w:t>R</w:t>
      </w:r>
      <w:r w:rsidR="00B136F5">
        <w:t>esponse</w:t>
      </w:r>
      <w:r w:rsidR="00DB0AFD">
        <w:t>;</w:t>
      </w:r>
      <w:r w:rsidR="00B136F5">
        <w:t xml:space="preserve"> the mTORC1 </w:t>
      </w:r>
      <w:r w:rsidR="00DB0AFD">
        <w:t>G</w:t>
      </w:r>
      <w:r w:rsidR="00B136F5">
        <w:t>enes</w:t>
      </w:r>
      <w:r w:rsidR="00DB0AFD">
        <w:t>;</w:t>
      </w:r>
      <w:r w:rsidR="00B136F5">
        <w:t xml:space="preserve"> </w:t>
      </w:r>
      <w:proofErr w:type="spellStart"/>
      <w:r w:rsidR="00B136F5">
        <w:t>Myc</w:t>
      </w:r>
      <w:proofErr w:type="spellEnd"/>
      <w:r w:rsidR="00B136F5">
        <w:t xml:space="preserve"> </w:t>
      </w:r>
      <w:r w:rsidR="00DB0AFD">
        <w:t>T</w:t>
      </w:r>
      <w:r w:rsidR="00B136F5">
        <w:t>argets</w:t>
      </w:r>
      <w:r w:rsidR="00DB0AFD">
        <w:t>;</w:t>
      </w:r>
      <w:r w:rsidR="00B136F5">
        <w:t xml:space="preserve"> and </w:t>
      </w:r>
      <w:r w:rsidR="00DB0AFD">
        <w:t>I</w:t>
      </w:r>
      <w:r w:rsidR="00B136F5">
        <w:t xml:space="preserve">nterferon </w:t>
      </w:r>
      <w:r w:rsidR="00DB0AFD">
        <w:t>A</w:t>
      </w:r>
      <w:r w:rsidR="00B136F5">
        <w:t xml:space="preserve">lpha </w:t>
      </w:r>
      <w:r w:rsidR="00DB0AFD">
        <w:t>R</w:t>
      </w:r>
      <w:r w:rsidR="00B136F5">
        <w:t xml:space="preserve">esponse </w:t>
      </w:r>
      <w:r w:rsidR="00DB0AFD">
        <w:t>G</w:t>
      </w:r>
      <w:r w:rsidR="00B136F5">
        <w:t>enes (Supplemental Table 3).</w:t>
      </w:r>
      <w:r w:rsidR="00A51DB7">
        <w:t xml:space="preserve"> </w:t>
      </w:r>
      <w:r w:rsidR="00B136F5" w:rsidRPr="00F66ED1">
        <w:t>Several of these pathways and gene sets have previously been shown to be involved in angiogenesis</w:t>
      </w:r>
      <w:r w:rsidR="00F66ED1" w:rsidRPr="00F66ED1">
        <w:fldChar w:fldCharType="begin"/>
      </w:r>
      <w:r w:rsidR="00EA1B06">
        <w:instrText xml:space="preserve"> ADDIN ZOTERO_ITEM CSL_CITATION {"citationID":"7N9GeYLh","properties":{"formattedCitation":"\\super 36,37\\nosupersub{}","plainCitation":"36,37","noteIndex":0},"citationItems":[{"id":20,"uris":["http://zotero.org/users/8255195/items/WAXPFY4L"],"itemData":{"id":20,"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9,"uris":["http://zotero.org/users/8255195/items/AEM5C5C9"],"itemData":{"id":19,"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EA1B06" w:rsidRPr="00EA1B06">
        <w:rPr>
          <w:vertAlign w:val="superscript"/>
        </w:rPr>
        <w:t>36,37</w:t>
      </w:r>
      <w:r w:rsidR="00F66ED1" w:rsidRPr="00F66ED1">
        <w:fldChar w:fldCharType="end"/>
      </w:r>
      <w:r w:rsidR="00F66ED1" w:rsidRPr="00F66ED1">
        <w:t>.</w:t>
      </w:r>
      <w:r w:rsidR="003D2B04" w:rsidRPr="00F66ED1">
        <w:t xml:space="preserve"> </w:t>
      </w:r>
      <w:r>
        <w:t xml:space="preserve">For example, </w:t>
      </w:r>
      <w:r w:rsidR="00F66ED1" w:rsidRPr="00F66ED1">
        <w:t>RAS mutations have been shown to activate t</w:t>
      </w:r>
      <w:r w:rsidR="00B136F5" w:rsidRPr="00F66ED1">
        <w:t>he mTOR</w:t>
      </w:r>
      <w:r w:rsidR="00DB0AFD" w:rsidRPr="00F66ED1">
        <w:t>C1</w:t>
      </w:r>
      <w:r w:rsidR="00B136F5" w:rsidRPr="00F66ED1">
        <w:t xml:space="preserve"> pathway </w:t>
      </w:r>
      <w:r w:rsidR="00F66ED1" w:rsidRPr="00F66ED1">
        <w:t xml:space="preserve">ultimately leading to </w:t>
      </w:r>
      <w:r w:rsidR="00B136F5" w:rsidRPr="00F66ED1">
        <w:t>angiogenesis via VEGF-A</w:t>
      </w:r>
      <w:r w:rsidR="00B136F5" w:rsidRPr="003B7E7C">
        <w:rPr>
          <w:highlight w:val="yellow"/>
        </w:rPr>
        <w:fldChar w:fldCharType="begin"/>
      </w:r>
      <w:r>
        <w:rPr>
          <w:highlight w:val="yellow"/>
        </w:rPr>
        <w:instrText xml:space="preserve"> ADDIN ZOTERO_ITEM CSL_CITATION {"citationID":"SfBhgxSk","properties":{"formattedCitation":"\\super 38\\nosupersub{}","plainCitation":"38","noteIndex":0},"citationItems":[{"id":"1ODBzypS/7SwAtC6v","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00B136F5" w:rsidRPr="003B7E7C">
        <w:rPr>
          <w:highlight w:val="yellow"/>
        </w:rPr>
        <w:fldChar w:fldCharType="separate"/>
      </w:r>
      <w:r w:rsidR="00EA1B06" w:rsidRPr="00EA1B06">
        <w:rPr>
          <w:vertAlign w:val="superscript"/>
        </w:rPr>
        <w:t>38</w:t>
      </w:r>
      <w:r w:rsidR="00B136F5"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00B136F5" w:rsidRPr="00CC1511">
        <w:fldChar w:fldCharType="begin"/>
      </w:r>
      <w:r>
        <w:instrText xml:space="preserve"> ADDIN ZOTERO_ITEM CSL_CITATION {"citationID":"1ct0SbDY","properties":{"formattedCitation":"\\super 39\\nosupersub{}","plainCitation":"39","noteIndex":0},"citationItems":[{"id":"1ODBzypS/Px32uOte","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B136F5" w:rsidRPr="00CC1511">
        <w:fldChar w:fldCharType="separate"/>
      </w:r>
      <w:r w:rsidR="00EA1B06" w:rsidRPr="00EA1B06">
        <w:rPr>
          <w:vertAlign w:val="superscript"/>
        </w:rPr>
        <w:t>39</w:t>
      </w:r>
      <w:r w:rsidR="00B136F5" w:rsidRPr="00CC1511">
        <w:fldChar w:fldCharType="end"/>
      </w:r>
      <w:r w:rsidR="00B136F5" w:rsidRPr="00CC1511">
        <w:rPr>
          <w:vertAlign w:val="superscript"/>
        </w:rPr>
        <w:t>,</w:t>
      </w:r>
      <w:r w:rsidR="00B136F5" w:rsidRPr="00CC1511">
        <w:fldChar w:fldCharType="begin"/>
      </w:r>
      <w:r>
        <w:instrText xml:space="preserve"> ADDIN ZOTERO_ITEM CSL_CITATION {"citationID":"RAu9UUkt","properties":{"formattedCitation":"\\super 40\\nosupersub{}","plainCitation":"40","noteIndex":0},"citationItems":[{"id":"1ODBzypS/ygzXaCPk","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B136F5" w:rsidRPr="00CC1511">
        <w:fldChar w:fldCharType="separate"/>
      </w:r>
      <w:r w:rsidR="00EA1B06" w:rsidRPr="00EA1B06">
        <w:rPr>
          <w:vertAlign w:val="superscript"/>
        </w:rPr>
        <w:t>40</w:t>
      </w:r>
      <w:r w:rsidR="00B136F5"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fldChar w:fldCharType="begin"/>
      </w:r>
      <w:r>
        <w:instrText xml:space="preserve"> ADDIN ZOTERO_ITEM CSL_CITATION {"citationID":"9rzGKgPu","properties":{"formattedCitation":"\\super 40\\nosupersub{}","plainCitation":"40","noteIndex":0},"citationItems":[{"id":"1ODBzypS/ygzXaCPk","uris":["http://zotero.org/users/8255195/items/H4KAY3WQ"],"itemData":{"id":"1ODBzypS/ygzXaCPk","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fldChar w:fldCharType="separate"/>
      </w:r>
      <w:r w:rsidRPr="00E80220">
        <w:rPr>
          <w:vertAlign w:val="superscript"/>
        </w:rPr>
        <w:t>40</w:t>
      </w:r>
      <w:r>
        <w:fldChar w:fldCharType="end"/>
      </w:r>
      <w:r w:rsidR="00F76993">
        <w:t xml:space="preserve">, </w:t>
      </w:r>
      <w:r w:rsidR="007D7AAE">
        <w:t xml:space="preserve">along with the upregulation in the poor responders of the set of genes Downregulated </w:t>
      </w:r>
      <w:r w:rsidR="007D7AAE">
        <w:lastRenderedPageBreak/>
        <w:t xml:space="preserve">Under KRAS Pathway Activation, </w:t>
      </w:r>
      <w:r w:rsidR="00B136F5" w:rsidRPr="00CC1511">
        <w:t>suggest</w:t>
      </w:r>
      <w:r w:rsidR="00F63C80" w:rsidRPr="00CC1511">
        <w:t>s</w:t>
      </w:r>
      <w:r w:rsidR="00B136F5" w:rsidRPr="00CC1511">
        <w:t xml:space="preserve"> differential expression of angiogenic pathway genes </w:t>
      </w:r>
      <w:r w:rsidR="008506D1">
        <w:t xml:space="preserve">in the poor-responder tumors </w:t>
      </w:r>
      <w:r w:rsidR="00B136F5" w:rsidRPr="00CC1511">
        <w:t xml:space="preserve">may </w:t>
      </w:r>
      <w:r w:rsidR="00E97A5F">
        <w:t xml:space="preserve">provide </w:t>
      </w:r>
      <w:r w:rsidR="00B136F5" w:rsidRPr="00CC1511">
        <w:t xml:space="preserve">a </w:t>
      </w:r>
      <w:r w:rsidR="00A30BAD">
        <w:t>genetic environment</w:t>
      </w:r>
      <w:r w:rsidR="00E97A5F">
        <w:t xml:space="preserve"> for</w:t>
      </w:r>
      <w:r w:rsidR="00B136F5" w:rsidRPr="00CC1511">
        <w:t xml:space="preserve"> </w:t>
      </w:r>
      <w:r w:rsidR="00F76993">
        <w:t xml:space="preserve">bevacizumab-driven </w:t>
      </w:r>
      <w:r w:rsidR="00B136F5" w:rsidRPr="00CC1511">
        <w:t xml:space="preserve">cellular </w:t>
      </w:r>
      <w:r w:rsidR="00F76993">
        <w:t>adaptation</w:t>
      </w:r>
      <w:r w:rsidR="00B136F5" w:rsidRPr="00CC1511">
        <w:t>.</w:t>
      </w:r>
      <w:r w:rsidR="00C40F62">
        <w:t xml:space="preserve"> </w:t>
      </w:r>
      <w:r w:rsidR="00161A24">
        <w:t xml:space="preserve">The most upregulated gene in this pathway </w:t>
      </w:r>
      <w:proofErr w:type="spellStart"/>
      <w:r w:rsidR="00161A24">
        <w:t>Sry</w:t>
      </w:r>
      <w:proofErr w:type="spellEnd"/>
      <w:r w:rsidR="00161A24">
        <w:t>-box 10 (</w:t>
      </w:r>
      <w:r w:rsidR="00161A24" w:rsidRPr="00161A24">
        <w:rPr>
          <w:i/>
          <w:iCs/>
        </w:rPr>
        <w:t>SOX10</w:t>
      </w:r>
      <w:r w:rsidR="00161A24">
        <w:t>), has been previously shown to contribute to vascular development in the brain</w:t>
      </w:r>
      <w:r w:rsidR="00671089">
        <w:t>, and is known to cooperate with PDGFB in promoting glioma development</w:t>
      </w:r>
      <w:r w:rsidR="007F73DB">
        <w:fldChar w:fldCharType="begin"/>
      </w:r>
      <w:r w:rsidR="00543857">
        <w:instrText xml:space="preserve"> ADDIN ZOTERO_ITEM CSL_CITATION {"citationID":"ivFw6b8t","properties":{"formattedCitation":"\\super 19,41\\nosupersub{}","plainCitation":"19,41","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id":429,"uris":["http://zotero.org/users/8255195/items/JHFVFETV"],"itemData":{"id":429,"type":"article-journal","abstract":"In a previously published insertional mutagenesis screen for candidate brain tumor genes in the mouse using a Moloney mouse leukemia virus encoding platelet-derived growth factor (PDGF)-B, the Sox10 gene was tagged in five independent tumors. The proviral integrations suggest an enhancer effect on Sox10. All Moloney murine leukemia virus/PDGFB tumors had a high protein expression of Sox10 independently of malignant grade or tumor type. To investigate the role of Sox10 in gliomagenesis, we used the RCAS/tv-a mouse model in which the expression of retroviral-encoded genes can be directed to glial progenitor cells (Ntv-a mice). Both Ntv-a transgenic mice, wild-type, and Ntv-a p19Arf null mice were injected with RCAS-SOX10 alone or in combination with RCAS-PDGFB. Infection with RCAS-SOX10 alone did not induce any gliomas. Combined infection of RCAS-SOX10 and RCAS-PDGFB in wild-type Ntv-a mice yielded a tumor frequency of 12%, and in Ntv-a Arf-/- mice the tumor frequency was 30%. This indicates that Sox10 alone is not sufficient to induce gliomagenesis but acts synergistically with PDGFB in glioma development. All induced tumors displayed characteristics of PNET-like structures and oligodendroglioma. The tumors had a strong and widely distributed expression of Sox10 and PDGFR-alpha. We investigated the expression of Sox10 in other human tumors and in a number of gliomas. The Sox10 expression was restricted to gliomas and melanomas. All glioma types expressed Sox10, and tumors of low-grade glioma had a much broader distribution of Sox10 compared with high-grade gliomas.","container-title":"Molecular cancer research: MCR","DOI":"10.1158/1541-7786.MCR-07-0113","ISSN":"1541-7786","issue":"9","journalAbbreviation":"Mol Cancer Res","language":"eng","note":"PMID: 17855658","page":"891-897","source":"PubMed","title":"Sox10 has a broad expression pattern in gliomas and enhances platelet-derived growth factor-B--induced gliomagenesis","volume":"5","author":[{"family":"Ferletta","given":"Maria"},{"family":"Uhrbom","given":"Lene"},{"family":"Olofsson","given":"Tommie"},{"family":"Pontén","given":"Fredrik"},{"family":"Westermark","given":"Bengt"}],"issued":{"date-parts":[["2007",9]]}}}],"schema":"https://github.com/citation-style-language/schema/raw/master/csl-citation.json"} </w:instrText>
      </w:r>
      <w:r w:rsidR="007F73DB">
        <w:fldChar w:fldCharType="separate"/>
      </w:r>
      <w:r w:rsidR="00543857" w:rsidRPr="00543857">
        <w:rPr>
          <w:vertAlign w:val="superscript"/>
        </w:rPr>
        <w:t>19,41</w:t>
      </w:r>
      <w:r w:rsidR="007F73DB">
        <w:fldChar w:fldCharType="end"/>
      </w:r>
      <w:r w:rsidR="00161A24">
        <w:t xml:space="preserve">. </w:t>
      </w:r>
    </w:p>
    <w:p w14:paraId="6B3B1268" w14:textId="01CFBDE6"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543857">
        <w:instrText xml:space="preserve"> ADDIN ZOTERO_ITEM CSL_CITATION {"citationID":"3xybabax","properties":{"formattedCitation":"\\super 42\\nosupersub{}","plainCitation":"42","noteIndex":0},"citationItems":[{"id":"1ODBzypS/4R6VLB5Z","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543857" w:rsidRPr="00543857">
        <w:rPr>
          <w:vertAlign w:val="superscript"/>
        </w:rPr>
        <w:t>42</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543857">
        <w:instrText xml:space="preserve"> ADDIN ZOTERO_ITEM CSL_CITATION {"citationID":"0uUbU7Zb","properties":{"formattedCitation":"\\super 26,27,43\\nosupersub{}","plainCitation":"26,27,43","noteIndex":0},"citationItems":[{"id":22,"uris":["http://zotero.org/users/8255195/items/5SQ64XT2"],"itemData":{"id":22,"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23,"uris":["http://zotero.org/users/8255195/items/N4RSG3P5"],"itemData":{"id":23,"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1ODBzypS/EStmkPAo","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543857" w:rsidRPr="00543857">
        <w:rPr>
          <w:vertAlign w:val="superscript"/>
        </w:rPr>
        <w:t>26,27,43</w:t>
      </w:r>
      <w:r w:rsidR="00F66ED1">
        <w:fldChar w:fldCharType="end"/>
      </w:r>
      <w:r w:rsidR="00E7221D">
        <w:t>.</w:t>
      </w:r>
      <w:r w:rsidR="00A07E6A">
        <w:t xml:space="preserve"> </w:t>
      </w:r>
      <w:r w:rsidR="007D22AA">
        <w:t xml:space="preserve">Furthermore, </w:t>
      </w:r>
      <w:r w:rsidR="007D22AA" w:rsidRPr="00E7221D">
        <w:rPr>
          <w:i/>
        </w:rPr>
        <w:t>EGR1</w:t>
      </w:r>
      <w:r w:rsidR="007D22AA">
        <w:t xml:space="preserve"> was also differentially expressed in the tumors of the poor-responders. In the subsequent studies, we have focused on three differentially expressed genes that regulate angiogenesis and cancer cell migration, </w:t>
      </w:r>
      <w:r w:rsidR="007D22AA" w:rsidRPr="00082654">
        <w:rPr>
          <w:i/>
        </w:rPr>
        <w:t>EGR1</w:t>
      </w:r>
      <w:r w:rsidR="007D22AA">
        <w:t xml:space="preserve"> and the </w:t>
      </w:r>
      <w:r w:rsidR="007D22AA" w:rsidRPr="000E19DF">
        <w:rPr>
          <w:i/>
        </w:rPr>
        <w:t>CHRNA7</w:t>
      </w:r>
      <w:r w:rsidR="007D22AA">
        <w:t xml:space="preserve"> gene reported to be regulated by </w:t>
      </w:r>
      <w:r w:rsidR="007D22AA" w:rsidRPr="00A50208">
        <w:rPr>
          <w:i/>
        </w:rPr>
        <w:t>EGR1</w:t>
      </w:r>
      <w:r w:rsidR="007D22AA">
        <w:rPr>
          <w:i/>
        </w:rPr>
        <w:t xml:space="preserve">, </w:t>
      </w:r>
      <w:r w:rsidR="007D22AA" w:rsidRPr="000E19DF">
        <w:t xml:space="preserve">as well as </w:t>
      </w:r>
      <w:r w:rsidR="007D22AA">
        <w:rPr>
          <w:i/>
        </w:rPr>
        <w:t>SOX10</w:t>
      </w:r>
      <w:r w:rsidR="007D22AA">
        <w:t>.</w:t>
      </w:r>
    </w:p>
    <w:p w14:paraId="1BECE1B8" w14:textId="0476E89E" w:rsidR="00B136F5" w:rsidRDefault="00B136F5" w:rsidP="00B136F5">
      <w:pPr>
        <w:pStyle w:val="Heading2"/>
      </w:pPr>
      <w:r w:rsidRPr="00B20918">
        <w:t>3.</w:t>
      </w:r>
      <w:r>
        <w:t>2</w:t>
      </w:r>
      <w:r w:rsidRPr="00B20918">
        <w:tab/>
      </w:r>
      <w:r w:rsidRPr="00B20918">
        <w:tab/>
      </w:r>
      <w:r w:rsidR="007D22AA">
        <w:t xml:space="preserve">EGR1 may drive poor response to bevacizumab in part through regulation of CHRNA7. </w:t>
      </w:r>
      <w:r>
        <w:t xml:space="preserve"> </w:t>
      </w:r>
    </w:p>
    <w:p w14:paraId="0C3F19AE" w14:textId="14956CCC" w:rsidR="00B136F5"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cells</w:t>
      </w:r>
      <w:r w:rsidR="002E1414">
        <w:fldChar w:fldCharType="begin"/>
      </w:r>
      <w:r w:rsidR="00543857">
        <w:instrText xml:space="preserve"> ADDIN ZOTERO_ITEM CSL_CITATION {"citationID":"vlW6DrNh","properties":{"formattedCitation":"\\super 11,13,15,24,25,44\\nosupersub{}","plainCitation":"11,13,15,24,25,44","noteIndex":0},"citationItems":[{"id":"1ODBzypS/Vd9BDGER","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24,"uris":["http://zotero.org/users/8255195/items/NF9GTZ5B"],"itemData":{"id":24,"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8,"uris":["http://zotero.org/users/8255195/items/KAREPVP3"],"itemData":{"id":18,"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543857" w:rsidRPr="00543857">
        <w:rPr>
          <w:vertAlign w:val="superscript"/>
        </w:rPr>
        <w:t>11,13,15,24,25,44</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543857">
        <w:rPr>
          <w:i/>
          <w:iCs/>
        </w:rPr>
        <w:instrText xml:space="preserve"> ADDIN ZOTERO_ITEM CSL_CITATION {"citationID":"NArorSRl","properties":{"formattedCitation":"\\super 45\\nosupersub{}","plainCitation":"45","noteIndex":0},"citationItems":[{"id":"1ODBzypS/5tHQc0Ko","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543857" w:rsidRPr="00543857">
        <w:rPr>
          <w:vertAlign w:val="superscript"/>
        </w:rPr>
        <w:t>45</w:t>
      </w:r>
      <w:r>
        <w:rPr>
          <w:i/>
          <w:iCs/>
        </w:rPr>
        <w:fldChar w:fldCharType="end"/>
      </w:r>
      <w:r>
        <w:t>,</w:t>
      </w:r>
      <w:r w:rsidR="00DD2ADE">
        <w:t xml:space="preserve"> </w:t>
      </w:r>
      <w:r>
        <w:rPr>
          <w:i/>
          <w:iCs/>
        </w:rPr>
        <w:t>RAMP3</w:t>
      </w:r>
      <w:r>
        <w:rPr>
          <w:i/>
          <w:iCs/>
        </w:rPr>
        <w:fldChar w:fldCharType="begin"/>
      </w:r>
      <w:r w:rsidR="00543857">
        <w:rPr>
          <w:i/>
          <w:iCs/>
        </w:rPr>
        <w:instrText xml:space="preserve"> ADDIN ZOTERO_ITEM CSL_CITATION {"citationID":"vJCK9zCt","properties":{"formattedCitation":"\\super 43\\nosupersub{}","plainCitation":"43","noteIndex":0},"citationItems":[{"id":"1ODBzypS/EStmkPAo","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543857" w:rsidRPr="00543857">
        <w:rPr>
          <w:vertAlign w:val="superscript"/>
        </w:rPr>
        <w:t>43</w:t>
      </w:r>
      <w:r>
        <w:rPr>
          <w:i/>
          <w:iCs/>
        </w:rPr>
        <w:fldChar w:fldCharType="end"/>
      </w:r>
      <w:r>
        <w:t xml:space="preserve">, </w:t>
      </w:r>
      <w:r w:rsidR="00591895">
        <w:t>and</w:t>
      </w:r>
      <w:r w:rsidR="00DD2ADE">
        <w:t xml:space="preserve"> </w:t>
      </w:r>
      <w:r>
        <w:rPr>
          <w:i/>
          <w:iCs/>
        </w:rPr>
        <w:t>ACVRL1</w:t>
      </w:r>
      <w:r>
        <w:rPr>
          <w:i/>
          <w:iCs/>
        </w:rPr>
        <w:fldChar w:fldCharType="begin"/>
      </w:r>
      <w:r w:rsidR="00543857">
        <w:rPr>
          <w:i/>
          <w:iCs/>
        </w:rPr>
        <w:instrText xml:space="preserve"> ADDIN ZOTERO_ITEM CSL_CITATION {"citationID":"7RngSIaz","properties":{"formattedCitation":"\\super 46\\nosupersub{}","plainCitation":"46","noteIndex":0},"citationItems":[{"id":"1ODBzypS/eQUbkSmS","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543857" w:rsidRPr="00543857">
        <w:rPr>
          <w:vertAlign w:val="superscript"/>
        </w:rPr>
        <w:t>46</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lastRenderedPageBreak/>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Multiplex staining showed</w:t>
      </w:r>
      <w:r w:rsidR="00C10375">
        <w:t xml:space="preserve"> increased expression of EGR1 and α7-nAChR within tumor cells </w:t>
      </w:r>
      <w:r w:rsidR="0064483C">
        <w:t xml:space="preserve">consistent with </w:t>
      </w:r>
      <w:r w:rsidR="009D7E8F">
        <w:t xml:space="preserve">potential </w:t>
      </w:r>
      <w:r w:rsidR="0064483C">
        <w:t>EGR1 transcriptional regulation of α7-nAChR</w:t>
      </w:r>
      <w:r>
        <w:t xml:space="preserve">. </w:t>
      </w:r>
      <w:r w:rsidR="00F14ED2">
        <w:t xml:space="preserve"> RAMP3 protein</w:t>
      </w:r>
      <w:r>
        <w:t xml:space="preserve"> showed a similar</w:t>
      </w:r>
      <w:r w:rsidR="001914CF">
        <w:t xml:space="preserve"> increase </w:t>
      </w:r>
      <w:r>
        <w:t>by a factor of z (Figure 2C)</w:t>
      </w:r>
      <w:r w:rsidR="009D7E8F">
        <w:t xml:space="preserve">. </w:t>
      </w:r>
      <w:r w:rsidR="001914CF">
        <w:t xml:space="preserve">Moreover, multiplex </w:t>
      </w:r>
      <w:r w:rsidR="0064483C">
        <w:t>staining demonstrated</w:t>
      </w:r>
      <w:r w:rsidR="001914CF">
        <w:t xml:space="preserve"> </w:t>
      </w:r>
      <w:r w:rsidR="007D22AA">
        <w:t>consistent with the reported transcriptional regulation of α7-nAChR by EGR1 in endothelial cells and small cell lung cancer cells</w:t>
      </w:r>
      <w:r w:rsidR="007D22AA">
        <w:fldChar w:fldCharType="begin"/>
      </w:r>
      <w:r w:rsidR="007D22AA">
        <w:instrText xml:space="preserve"> ADDIN ZOTERO_ITEM CSL_CITATION {"citationID":"hqDhKWwf","properties":{"formattedCitation":"\\super 25\\uc0\\u8211{}28\\nosupersub{}","plainCitation":"25–28","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22,"uris":["http://zotero.org/users/8255195/items/5SQ64XT2"],"itemData":{"id":22,"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23,"uris":["http://zotero.org/users/8255195/items/N4RSG3P5"],"itemData":{"id":23,"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21,"uris":["http://zotero.org/users/8255195/items/GKWFLICQ"],"itemData":{"id":21,"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7D22AA">
        <w:fldChar w:fldCharType="separate"/>
      </w:r>
      <w:r w:rsidR="007D22AA" w:rsidRPr="007D22AA">
        <w:rPr>
          <w:vertAlign w:val="superscript"/>
        </w:rPr>
        <w:t>25–28</w:t>
      </w:r>
      <w:r w:rsidR="007D22AA">
        <w:fldChar w:fldCharType="end"/>
      </w:r>
      <w:r>
        <w:t xml:space="preserve">. </w:t>
      </w:r>
      <w:r w:rsidR="00082654">
        <w:t xml:space="preserve"> </w:t>
      </w:r>
      <w:r w:rsidR="007D22AA">
        <w:t xml:space="preserve">Our immunohistochemical staining data parallel the RNA-sequencing results that showed a 22-fold upregulation of </w:t>
      </w:r>
      <w:r w:rsidR="007D22AA">
        <w:rPr>
          <w:i/>
          <w:iCs/>
        </w:rPr>
        <w:t>CHRNA7</w:t>
      </w:r>
      <w:r w:rsidR="007D22AA">
        <w:t xml:space="preserve"> and a 13-fold upregulation of </w:t>
      </w:r>
      <w:r w:rsidR="007D22AA">
        <w:rPr>
          <w:i/>
          <w:iCs/>
        </w:rPr>
        <w:t xml:space="preserve">EGR1 </w:t>
      </w:r>
      <w:r w:rsidR="007D22AA">
        <w:t xml:space="preserve">in tumors that were poor-responders to bevacizumab therapy as compared to good-responders and validate the upregulated mRNA expression found for </w:t>
      </w:r>
      <w:r w:rsidR="007D22AA" w:rsidRPr="00F92AE2">
        <w:rPr>
          <w:i/>
        </w:rPr>
        <w:t>EGR1</w:t>
      </w:r>
      <w:r w:rsidR="007D22AA">
        <w:rPr>
          <w:i/>
        </w:rPr>
        <w:t xml:space="preserve"> </w:t>
      </w:r>
      <w:r w:rsidR="007D22AA" w:rsidRPr="00811AEA">
        <w:t xml:space="preserve">and </w:t>
      </w:r>
      <w:r w:rsidR="007D22AA" w:rsidRPr="009D7E8F">
        <w:rPr>
          <w:i/>
        </w:rPr>
        <w:t>CHRNA7</w:t>
      </w:r>
      <w:r w:rsidR="007D22AA">
        <w:rPr>
          <w:i/>
        </w:rPr>
        <w:t xml:space="preserve"> </w:t>
      </w:r>
      <w:r w:rsidR="007D22AA">
        <w:t xml:space="preserve">genes in the poor-responders. Evaluation of the </w:t>
      </w:r>
      <w:r w:rsidR="00CD5157">
        <w:t xml:space="preserve">heterogeneity </w:t>
      </w:r>
      <w:r w:rsidR="007D22AA">
        <w:t xml:space="preserve">between </w:t>
      </w:r>
      <w:r w:rsidR="00CD5157">
        <w:t>response group</w:t>
      </w:r>
      <w:r w:rsidR="007D22AA">
        <w:t xml:space="preserve">s found that both poor and good responders to bevacizumab displayed no significant difference in homogeneity between poor and good responders </w:t>
      </w:r>
      <w:r w:rsidR="00590B0A">
        <w:t xml:space="preserve">indicating that </w:t>
      </w:r>
      <w:r w:rsidR="00CD5157">
        <w:t xml:space="preserve">cell-cycle differences </w:t>
      </w:r>
      <w:r w:rsidR="00590B0A">
        <w:t xml:space="preserve">did not </w:t>
      </w:r>
      <w:r w:rsidR="00CD5157">
        <w:t>contribute</w:t>
      </w:r>
      <w:r w:rsidR="00590B0A">
        <w:t xml:space="preserve"> </w:t>
      </w:r>
      <w:r w:rsidR="00CD5157">
        <w:t xml:space="preserve">to </w:t>
      </w:r>
      <w:r w:rsidR="009977CD">
        <w:t>differences in</w:t>
      </w:r>
      <w:r w:rsidR="00CD5157">
        <w:t xml:space="preserve"> gene expression.</w:t>
      </w:r>
    </w:p>
    <w:p w14:paraId="4B9D4DAE" w14:textId="315EDF82" w:rsidR="0082215D" w:rsidRDefault="0082215D" w:rsidP="0082215D">
      <w:pPr>
        <w:pStyle w:val="Heading2"/>
      </w:pPr>
      <w:r w:rsidRPr="00B20918">
        <w:t>3.</w:t>
      </w:r>
      <w:r>
        <w:t>3</w:t>
      </w:r>
      <w:r w:rsidRPr="00B20918">
        <w:tab/>
      </w:r>
      <w:r w:rsidRPr="00B20918">
        <w:tab/>
      </w:r>
      <w:r w:rsidR="006B265A">
        <w:t>Downregulation of the proteosome degradation pathway may underpin response to bevacizumab through SOX10</w:t>
      </w:r>
      <w:r>
        <w:t xml:space="preserve">. </w:t>
      </w:r>
    </w:p>
    <w:p w14:paraId="6CE0F952" w14:textId="69DA08A7" w:rsidR="006B265A" w:rsidRPr="00B224BA" w:rsidRDefault="009979A0" w:rsidP="009979A0">
      <w:pPr>
        <w:pStyle w:val="BodyText"/>
        <w:ind w:left="1" w:hanging="1"/>
      </w:pPr>
      <w:r>
        <w:t xml:space="preserve">Wu et. al. highlighted the characterized the role of </w:t>
      </w:r>
      <w:r>
        <w:rPr>
          <w:i/>
          <w:iCs/>
        </w:rPr>
        <w:t>SOX10</w:t>
      </w:r>
      <w:r>
        <w:t xml:space="preserve"> as “a </w:t>
      </w:r>
      <w:r w:rsidRPr="009979A0">
        <w:t>master regulator of the RTK I subtype, with both tumor cell-intrinsic and microenvironmental effects</w:t>
      </w:r>
      <w:r>
        <w:t>” in 2020</w:t>
      </w:r>
      <w:r w:rsidR="002E7AF7">
        <w:fldChar w:fldCharType="begin"/>
      </w:r>
      <w:r w:rsidR="00EA1B06">
        <w:instrText xml:space="preserve"> ADDIN ZOTERO_ITEM CSL_CITATION {"citationID":"ODNHbIIa","properties":{"formattedCitation":"\\super 20\\nosupersub{}","plainCitation":"20","noteIndex":0},"citationItems":[{"id":407,"uris":["http://zotero.org/users/8255195/items/7AA58LFT"],"itemData":{"id":407,"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schema":"https://github.com/citation-style-language/schema/raw/master/csl-citation.json"} </w:instrText>
      </w:r>
      <w:r w:rsidR="002E7AF7">
        <w:fldChar w:fldCharType="separate"/>
      </w:r>
      <w:r w:rsidR="00EA1B06" w:rsidRPr="00EA1B06">
        <w:rPr>
          <w:vertAlign w:val="superscript"/>
        </w:rPr>
        <w:t>20</w:t>
      </w:r>
      <w:r w:rsidR="002E7AF7">
        <w:fldChar w:fldCharType="end"/>
      </w:r>
      <w:r>
        <w:t>.</w:t>
      </w:r>
      <w:r w:rsidR="002E7AF7">
        <w:t xml:space="preserve"> Additionally, </w:t>
      </w:r>
      <w:r w:rsidR="002E7AF7">
        <w:rPr>
          <w:i/>
          <w:iCs/>
        </w:rPr>
        <w:t xml:space="preserve">SOX10 </w:t>
      </w:r>
      <w:r w:rsidR="002E7AF7">
        <w:t xml:space="preserve">was previously shown to </w:t>
      </w:r>
      <w:r w:rsidR="006400CC">
        <w:t xml:space="preserve">increase vascular development in brain tissue, implying a relationship between </w:t>
      </w:r>
      <w:r w:rsidR="006400CC" w:rsidRPr="006400CC">
        <w:rPr>
          <w:i/>
          <w:iCs/>
        </w:rPr>
        <w:t>SOX10</w:t>
      </w:r>
      <w:r w:rsidR="006400CC">
        <w:t xml:space="preserve"> and angiogenesis</w:t>
      </w:r>
      <w:r w:rsidR="006400CC">
        <w:fldChar w:fldCharType="begin"/>
      </w:r>
      <w:r w:rsidR="00EA1B06">
        <w:instrText xml:space="preserve"> ADDIN ZOTERO_ITEM CSL_CITATION {"citationID":"EmOqTJMV","properties":{"formattedCitation":"\\super 19\\nosupersub{}","plainCitation":"19","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schema":"https://github.com/citation-style-language/schema/raw/master/csl-citation.json"} </w:instrText>
      </w:r>
      <w:r w:rsidR="006400CC">
        <w:fldChar w:fldCharType="separate"/>
      </w:r>
      <w:r w:rsidR="00EA1B06" w:rsidRPr="00EA1B06">
        <w:rPr>
          <w:vertAlign w:val="superscript"/>
        </w:rPr>
        <w:t>19</w:t>
      </w:r>
      <w:r w:rsidR="006400CC">
        <w:fldChar w:fldCharType="end"/>
      </w:r>
      <w:r w:rsidR="006400CC">
        <w:t xml:space="preserve">. Moreover, </w:t>
      </w:r>
      <w:r w:rsidR="006400CC">
        <w:rPr>
          <w:i/>
          <w:iCs/>
        </w:rPr>
        <w:t xml:space="preserve">SOX10 </w:t>
      </w:r>
      <w:r w:rsidR="006400CC">
        <w:t xml:space="preserve">has been further implicated in glioma, as </w:t>
      </w:r>
      <w:r w:rsidR="00C25E5C" w:rsidRPr="00C25E5C">
        <w:rPr>
          <w:i/>
          <w:iCs/>
        </w:rPr>
        <w:t>SOX10</w:t>
      </w:r>
      <w:r w:rsidR="00C25E5C">
        <w:rPr>
          <w:i/>
          <w:iCs/>
        </w:rPr>
        <w:t xml:space="preserve"> </w:t>
      </w:r>
      <w:r w:rsidR="00C25E5C">
        <w:t xml:space="preserve">cooperates with </w:t>
      </w:r>
      <w:r w:rsidR="00C25E5C" w:rsidRPr="00C25E5C">
        <w:rPr>
          <w:i/>
          <w:iCs/>
        </w:rPr>
        <w:t>EGR1</w:t>
      </w:r>
      <w:r w:rsidR="00C25E5C">
        <w:t xml:space="preserve">, </w:t>
      </w:r>
      <w:r w:rsidR="00C25E5C" w:rsidRPr="00C25E5C">
        <w:rPr>
          <w:i/>
          <w:iCs/>
        </w:rPr>
        <w:t>EGR2</w:t>
      </w:r>
      <w:r w:rsidR="00C25E5C">
        <w:t xml:space="preserve">, and </w:t>
      </w:r>
      <w:r w:rsidR="00C25E5C" w:rsidRPr="00C25E5C">
        <w:rPr>
          <w:i/>
          <w:iCs/>
        </w:rPr>
        <w:t>EGR3</w:t>
      </w:r>
      <w:r w:rsidR="00C25E5C">
        <w:t xml:space="preserve"> to regulate myelin genes</w:t>
      </w:r>
      <w:r w:rsidR="00762D2B">
        <w:fldChar w:fldCharType="begin"/>
      </w:r>
      <w:r w:rsidR="00E80220">
        <w:instrText xml:space="preserve"> ADDIN ZOTERO_ITEM CSL_CITATION {"citationID":"NlejJbBZ","properties":{"formattedCitation":"\\super 21\\nosupersub{}","plainCitation":"21","noteIndex":0},"citationItems":[{"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762D2B">
        <w:fldChar w:fldCharType="separate"/>
      </w:r>
      <w:r w:rsidR="00EA1B06" w:rsidRPr="00EA1B06">
        <w:rPr>
          <w:vertAlign w:val="superscript"/>
        </w:rPr>
        <w:t>21</w:t>
      </w:r>
      <w:r w:rsidR="00762D2B">
        <w:fldChar w:fldCharType="end"/>
      </w:r>
      <w:r w:rsidR="00C25E5C">
        <w:t>.</w:t>
      </w:r>
      <w:r w:rsidR="009977CD">
        <w:t xml:space="preserve"> The aggregated, prior literature suggests that the </w:t>
      </w:r>
      <w:r w:rsidR="009977CD" w:rsidRPr="009977CD">
        <w:rPr>
          <w:i/>
          <w:iCs/>
        </w:rPr>
        <w:t>SOX10</w:t>
      </w:r>
      <w:r w:rsidR="009977CD">
        <w:t xml:space="preserve"> transcription factor contributes to glioma development and progression by synergizing with PDGFB, and by promoting tumor cell migration </w:t>
      </w:r>
      <w:r w:rsidR="009977CD">
        <w:lastRenderedPageBreak/>
        <w:t>and invasion</w:t>
      </w:r>
      <w:r w:rsidR="001B7414">
        <w:fldChar w:fldCharType="begin"/>
      </w:r>
      <w:r w:rsidR="00E31F09">
        <w:instrText xml:space="preserve"> ADDIN ZOTERO_ITEM CSL_CITATION {"citationID":"YONf2PZA","properties":{"formattedCitation":"\\super 41,47,48\\nosupersub{}","plainCitation":"41,47,48","noteIndex":0},"citationItems":[{"id":429,"uris":["http://zotero.org/users/8255195/items/JHFVFETV"],"itemData":{"id":429,"type":"article-journal","abstract":"In a previously published insertional mutagenesis screen for candidate brain tumor genes in the mouse using a Moloney mouse leukemia virus encoding platelet-derived growth factor (PDGF)-B, the Sox10 gene was tagged in five independent tumors. The proviral integrations suggest an enhancer effect on Sox10. All Moloney murine leukemia virus/PDGFB tumors had a high protein expression of Sox10 independently of malignant grade or tumor type. To investigate the role of Sox10 in gliomagenesis, we used the RCAS/tv-a mouse model in which the expression of retroviral-encoded genes can be directed to glial progenitor cells (Ntv-a mice). Both Ntv-a transgenic mice, wild-type, and Ntv-a p19Arf null mice were injected with RCAS-SOX10 alone or in combination with RCAS-PDGFB. Infection with RCAS-SOX10 alone did not induce any gliomas. Combined infection of RCAS-SOX10 and RCAS-PDGFB in wild-type Ntv-a mice yielded a tumor frequency of 12%, and in Ntv-a Arf-/- mice the tumor frequency was 30%. This indicates that Sox10 alone is not sufficient to induce gliomagenesis but acts synergistically with PDGFB in glioma development. All induced tumors displayed characteristics of PNET-like structures and oligodendroglioma. The tumors had a strong and widely distributed expression of Sox10 and PDGFR-alpha. We investigated the expression of Sox10 in other human tumors and in a number of gliomas. The Sox10 expression was restricted to gliomas and melanomas. All glioma types expressed Sox10, and tumors of low-grade glioma had a much broader distribution of Sox10 compared with high-grade gliomas.","container-title":"Molecular cancer research: MCR","DOI":"10.1158/1541-7786.MCR-07-0113","ISSN":"1541-7786","issue":"9","journalAbbreviation":"Mol Cancer Res","language":"eng","note":"PMID: 17855658","page":"891-897","source":"PubMed","title":"Sox10 has a broad expression pattern in gliomas and enhances platelet-derived growth factor-B--induced gliomagenesis","volume":"5","author":[{"family":"Ferletta","given":"Maria"},{"family":"Uhrbom","given":"Lene"},{"family":"Olofsson","given":"Tommie"},{"family":"Pontén","given":"Fredrik"},{"family":"Westermark","given":"Bengt"}],"issued":{"date-parts":[["2007",9]]}}},{"id":431,"uris":["http://zotero.org/users/8255195/items/42MSXSLS"],"itemData":{"id":431,"type":"article-journal","abstract":"It is believed that the inherent differentiation program of melanocytes during embryogenesis predisposes melanoma cells to high frequency of metastasis. Sox10, a transcription factor expressed in neural crest stem cells and a subset of progeny lineages, plays a key role in the development of melanocytes. We show that B16F10 melanoma cells transfected with siRNAs specific for Sox10 display reduced migratory activity which in turn indicated that a subset of transcriptional regulatory target genes of Sox10 is likely to be involved in migration and metastasis of melanoma cells. We carried out a microarray-based gene expression profiling using a Sox10-specific siRNA to identify relevant regulatory targets and found that multiple genes including melanocortin-1 receptor (Mc1r) partake in the regulation of migration. We provide evidences that the effect of Sox10 on migration is mediated in large part by Mitf, a transcription factor downstream to Sox10. Among the mouse melanoma cell lines examined, however, only B16F10 showed robust down-regulation of Sox10 and inhibition of cell migration indicating that further dissection of dosage effects and/or cell line-specific regulatory networks is necessary. The involvement of Mc1r in migration was studied in detail in vivo using a murine metastasis model. Specifically, B16F10 melanoma cells treated with a specific siRNA showed reduced tendency in metastasizing to and colonizing the lung after being injected in the tail vein. These data reveal a cadre of novel regulators and mediators involved in migration and metastasis of melanoma cells that represents potential targets of therapeutic intervention.","container-title":"PLOS ONE","DOI":"10.1371/journal.pone.0031477","ISSN":"1932-6203","issue":"2","journalAbbreviation":"PLOS ONE","language":"en","note":"publisher: Public Library of Science","page":"e31477","source":"PLoS Journals","title":"Sox10 Controls Migration of B16F10 Melanoma Cells through Multiple Regulatory Target Genes","volume":"7","author":[{"family":"Seong","given":"Ikjoo"},{"family":"Min","given":"Hyun Jung"},{"family":"Lee","given":"Jung-Hyun"},{"family":"Yeo","given":"Chang-Yeol"},{"family":"Kang","given":"Dong Min"},{"family":"Oh","given":"Eok-Soo"},{"family":"Hwang","given":"Eun Sook"},{"family":"Kim","given":"Jaesang"}],"issued":{"date-parts":[["2012",2,21]]}}},{"id":434,"uris":["http://zotero.org/users/8255195/items/2L7KMYTC"],"itemData":{"id":434,"type":"article-journal","abstract":"PURPOSE: To detect the expression level and significance of SOX10 in human bladder cancer.\nMETHODS: Immunohistochemical analyses were performed to assess SOX10 protein level using a bladder cancer tissue microarray (including 59 spots of cancer tissues and 46 spots of paired normal tissues) and 31 specimens and to define the relationship between SOX10 and clinicopathological bladder cancer characteristics in patients. SOX10 protein and mRNA levels in bladder cancer cell lines (T24, 5637, BIU87, EJ) and transitional cell papilloma cell line (RT4) were tested by western blotting and quantitative real-time PCR (q-PCR), respectively. Cell Counting Kit-8 (CCK-8) and colony formation assays were performed to investigate bladder cancer cell proliferation after SOX10 knockdown. The effect of SOX10 on cell migration and invasion was analyzed by Transwell and Matrigel assays. Kaplan-Meier survival curves and Cox regression analyses were used to evaluate SOX10 prognostic significance for bladder cancer patients. The mechanisms by which SOX10 promote bladder cancer progression were examined by western blotting.\nRESULTS: SOX10 protein was upregulated in 74.4% of bladder cancer tissues compared with adjacent normal tissues (32.6%). SOX10 protein was also upregulated in malignant cell lines. In addition, high SOX10 expression was related with clinical stage (P = 0.008), T stage (P = 0.004), histological grade (P = 0.002) and lymph node metastasis (P = 0.006). Kaplan-Meier survival curves and Cox regression analyses showed that SOX10 functioned as an independent prognostic factor for overall survival. SOX10 knockdown in bladder cancer cells significantly impacted proliferation, migration and invasion, and SOX10 might promote bladder cancer progression by altering β-catenin and Met expression.\nCONCLUSION: SOX10 was over-expressed in bladder cancer and promoted malignant bladder cancer cell behaviors. SOX10 has potential as a molecular target for bladder cancer treatment.","container-title":"Clinical &amp; Translational Oncology: Official Publication of the Federation of Spanish Oncology Societies and of the National Cancer Institute of Mexico","DOI":"10.1007/s12094-017-1641-2","ISSN":"1699-3055","issue":"8","journalAbbreviation":"Clin Transl Oncol","language":"eng","note":"PMID: 28258492","page":"1035-1044","source":"PubMed","title":"SOX10 is over-expressed in bladder cancer and contributes to the malignant bladder cancer cell behaviors","volume":"19","author":[{"family":"Yin","given":"H."},{"family":"Qin","given":"C."},{"family":"Zhao","given":"Y."},{"family":"Du","given":"Y."},{"family":"Sheng","given":"Z."},{"family":"Wang","given":"Q."},{"family":"Song","given":"Q."},{"family":"Chen","given":"L."},{"family":"Liu","given":"C."},{"family":"Xu","given":"T."}],"issued":{"date-parts":[["2017",8]]}}}],"schema":"https://github.com/citation-style-language/schema/raw/master/csl-citation.json"} </w:instrText>
      </w:r>
      <w:r w:rsidR="001B7414">
        <w:fldChar w:fldCharType="separate"/>
      </w:r>
      <w:r w:rsidR="00E31F09" w:rsidRPr="00E31F09">
        <w:rPr>
          <w:vertAlign w:val="superscript"/>
        </w:rPr>
        <w:t>41,47,48</w:t>
      </w:r>
      <w:r w:rsidR="001B7414">
        <w:fldChar w:fldCharType="end"/>
      </w:r>
      <w:r w:rsidR="009977CD">
        <w:t>.</w:t>
      </w:r>
      <w:r w:rsidR="00762D2B">
        <w:t xml:space="preserve"> In tumors that responded poorly to </w:t>
      </w:r>
      <w:r w:rsidR="00182623">
        <w:t>bevacizumab</w:t>
      </w:r>
      <w:r w:rsidR="00762D2B">
        <w:t xml:space="preserve">, we found </w:t>
      </w:r>
      <w:r w:rsidR="00D5059D">
        <w:t xml:space="preserve">512-fold </w:t>
      </w:r>
      <w:r w:rsidR="00762D2B">
        <w:t>upregulation of</w:t>
      </w:r>
      <w:r w:rsidR="00B660CE">
        <w:t xml:space="preserve"> </w:t>
      </w:r>
      <w:r w:rsidR="00B660CE" w:rsidRPr="00B660CE">
        <w:rPr>
          <w:i/>
          <w:iCs/>
        </w:rPr>
        <w:t>SOX10</w:t>
      </w:r>
      <w:r w:rsidR="00D5059D">
        <w:rPr>
          <w:i/>
          <w:iCs/>
        </w:rPr>
        <w:t xml:space="preserve"> </w:t>
      </w:r>
      <w:r w:rsidR="00D5059D" w:rsidRPr="00D5059D">
        <w:t>(p &lt; 0.001)</w:t>
      </w:r>
      <w:r w:rsidR="00B224BA">
        <w:t>. KEGG pathway analysis to identif</w:t>
      </w:r>
      <w:r w:rsidR="00D5059D">
        <w:t xml:space="preserve">ied </w:t>
      </w:r>
      <w:r w:rsidR="00B224BA">
        <w:t xml:space="preserve">potential causes of </w:t>
      </w:r>
      <w:r w:rsidR="00B224BA">
        <w:rPr>
          <w:i/>
          <w:iCs/>
        </w:rPr>
        <w:t>SOX10</w:t>
      </w:r>
      <w:r w:rsidR="00B224BA">
        <w:t xml:space="preserve"> upregulation, </w:t>
      </w:r>
      <w:r w:rsidR="00D5059D">
        <w:t xml:space="preserve">showing </w:t>
      </w:r>
      <w:r w:rsidR="00B224BA">
        <w:t xml:space="preserve">that poor responders to bevacizumab </w:t>
      </w:r>
      <w:r w:rsidR="00D5059D">
        <w:t xml:space="preserve">had </w:t>
      </w:r>
      <w:r w:rsidR="00B224BA">
        <w:t>significant downregulation of the proteosome degradation pathway</w:t>
      </w:r>
      <w:r w:rsidR="00064779">
        <w:t xml:space="preserve"> (</w:t>
      </w:r>
      <w:r w:rsidR="008C2D97">
        <w:t>Table 2</w:t>
      </w:r>
      <w:r w:rsidR="00064779">
        <w:t>)</w:t>
      </w:r>
      <w:r w:rsidR="00B224BA">
        <w:t xml:space="preserve">, which is the primary regulator of </w:t>
      </w:r>
      <w:r w:rsidR="00B224BA" w:rsidRPr="00B224BA">
        <w:rPr>
          <w:i/>
          <w:iCs/>
        </w:rPr>
        <w:t>SOX10</w:t>
      </w:r>
      <w:r w:rsidR="00B224BA">
        <w:t xml:space="preserve"> activity</w:t>
      </w:r>
      <w:r w:rsidR="00B660CE">
        <w:fldChar w:fldCharType="begin"/>
      </w:r>
      <w:r w:rsidR="00EA1B06">
        <w:instrText xml:space="preserve"> ADDIN ZOTERO_ITEM CSL_CITATION {"citationID":"Vw1fBD95","properties":{"formattedCitation":"\\super 22\\nosupersub{}","plainCitation":"22","noteIndex":0},"citationItems":[{"id":413,"uris":["http://zotero.org/users/8255195/items/DGR7TFRQ"],"itemData":{"id":413,"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B660CE">
        <w:fldChar w:fldCharType="separate"/>
      </w:r>
      <w:r w:rsidR="00EA1B06" w:rsidRPr="00EA1B06">
        <w:rPr>
          <w:vertAlign w:val="superscript"/>
        </w:rPr>
        <w:t>22</w:t>
      </w:r>
      <w:r w:rsidR="00B660CE">
        <w:fldChar w:fldCharType="end"/>
      </w:r>
      <w:r w:rsidR="00B224BA">
        <w:t>.</w:t>
      </w:r>
      <w:r w:rsidR="00182623">
        <w:t xml:space="preserve"> Protein level results were validated using immunohistochemical stainin</w:t>
      </w:r>
      <w:r w:rsidR="00E559C1">
        <w:t>g</w:t>
      </w:r>
      <w:r w:rsidR="00182623">
        <w:t>.</w:t>
      </w:r>
      <w:r w:rsidR="004B4322">
        <w:t xml:space="preserve"> We found </w:t>
      </w:r>
      <w:proofErr w:type="spellStart"/>
      <w:r w:rsidR="004B4322">
        <w:t>a</w:t>
      </w:r>
      <w:proofErr w:type="spellEnd"/>
      <w:r w:rsidR="004B4322">
        <w:t xml:space="preserve"> __ increase in SOX10 protein expression in poor-responder</w:t>
      </w:r>
      <w:r w:rsidR="00AB4959">
        <w:t xml:space="preserve"> (Figure 4)</w:t>
      </w:r>
      <w:r w:rsidR="004B4322">
        <w:t>. The increased expression of SOX10 in tumor cells of the poor-responders may help to drive increased tumor cell migration and invasion, and thus a poor response to bevacizumab.</w:t>
      </w:r>
      <w:r w:rsidR="00A07E6A">
        <w:t xml:space="preserve"> </w:t>
      </w:r>
    </w:p>
    <w:p w14:paraId="0C395142" w14:textId="77777777" w:rsidR="00886654" w:rsidRDefault="00886654" w:rsidP="00886654">
      <w:pPr>
        <w:pStyle w:val="Heading2"/>
      </w:pPr>
      <w:r w:rsidRPr="00B20918">
        <w:t>3.</w:t>
      </w:r>
      <w:r>
        <w:t>4</w:t>
      </w:r>
      <w:r w:rsidRPr="00B20918">
        <w:tab/>
      </w:r>
      <w:r w:rsidRPr="00B20918">
        <w:tab/>
      </w:r>
      <w:r>
        <w:t xml:space="preserve">Collagen genes showed upregulated in poor-responders to bevacizumab. </w:t>
      </w:r>
    </w:p>
    <w:p w14:paraId="7C380589" w14:textId="51B2E0CF" w:rsidR="00886654" w:rsidRDefault="00886654" w:rsidP="00886654">
      <w:pPr>
        <w:pStyle w:val="BodyText"/>
      </w:pPr>
      <w:r>
        <w:t xml:space="preserve">As angiogenesis is known to dictate increased deposition of collagen in the basement membrane around the </w:t>
      </w:r>
      <w:r w:rsidR="00395D07">
        <w:t>neo-vasculature</w:t>
      </w:r>
      <w:r w:rsidR="00395D07">
        <w:fldChar w:fldCharType="begin"/>
      </w:r>
      <w:r w:rsidR="00395D07">
        <w:instrText xml:space="preserve"> ADDIN ZOTERO_ITEM CSL_CITATION {"citationID":"SCG6dGI4","properties":{"formattedCitation":"\\super 49\\nosupersub{}","plainCitation":"49","noteIndex":0},"citationItems":[{"id":461,"uris":["http://zotero.org/users/8255195/items/SFRT6GXQ"],"itemData":{"id":461,"type":"article-journal","abstract":"Extracellular matrix (ECM) is essential for all stages of angiogenesis. In the adult, angiogenesis begins with endothelial cell (EC) activation, degradation of vascular basement membrane, and vascular sprouting within interstitial matrix. During this sprouting phase, ECM binding to integrins provides critical signaling support for EC proliferation, survival, and migration. ECM also signals the EC cytoskeleton to initiate blood vessel morphogenesis. Dynamic remodeling of ECM, particularly by membrane-type matrix metalloproteases (MT-MMPs), coordinates formation of vascular tubes with lumens and provides guidance tunnels for pericytes that assist ECs in the assembly of vascular basement membrane. ECM also provides a binding scaffold for a variety of cytokines that exert essential signaling functions during angiogenesis. In the embryo, ECM is equally critical for angiogenesis and vessel stabilization, although there are likely important distinctions from the adult because of differences in composition and abundance of specific ECM components., The extracellular matrix provides basic support for endothelial cell proliferation, survival, and migration. In conjunction with cytokines (e.g., VEGF), it also regulates blood vessel morphogenesis and maturation.","container-title":"Cold Spring Harbor Perspectives in Biology","DOI":"10.1101/cshperspect.a005090","ISSN":"1943-0264","issue":"8","journalAbbreviation":"Cold Spring Harb Perspect Biol","note":"PMID: 21807843\nPMCID: PMC3140681","page":"a005090","source":"PubMed Central","title":"Angiogenesis","volume":"3","author":[{"family":"Senger","given":"Donald R."},{"family":"Davis","given":"George E."}],"issued":{"date-parts":[["2011",8]]}}}],"schema":"https://github.com/citation-style-language/schema/raw/master/csl-citation.json"} </w:instrText>
      </w:r>
      <w:r w:rsidR="00395D07">
        <w:fldChar w:fldCharType="separate"/>
      </w:r>
      <w:r w:rsidR="00395D07" w:rsidRPr="00395D07">
        <w:rPr>
          <w:vertAlign w:val="superscript"/>
        </w:rPr>
        <w:t>49</w:t>
      </w:r>
      <w:r w:rsidR="00395D07">
        <w:fldChar w:fldCharType="end"/>
      </w:r>
      <w:r>
        <w:t xml:space="preserve">, we examined whether there was differential expression of collagen genes in poor- versus good-responders to bevacizumab. We found altered expression of eight collagen genes in the poor-responders as compared to the good-responders, and 6 of the 8 collagen genes showed an upregulation in the poor-responder tumors </w:t>
      </w:r>
      <w:r w:rsidR="00395D07">
        <w:t>(Table 3)</w:t>
      </w:r>
      <w:r>
        <w:t>.</w:t>
      </w:r>
      <w:r w:rsidR="00395D07">
        <w:t xml:space="preserve"> </w:t>
      </w:r>
      <w:r>
        <w:t xml:space="preserve">Furthermore, 5 of the 8 collagen genes that were upregulated in poor-responder tumors are predicted to be transcriptionally regulated by </w:t>
      </w:r>
      <w:r w:rsidRPr="00886654">
        <w:rPr>
          <w:i/>
          <w:iCs/>
        </w:rPr>
        <w:t>EGR1</w:t>
      </w:r>
      <w:r>
        <w:fldChar w:fldCharType="begin"/>
      </w:r>
      <w:r>
        <w:instrText xml:space="preserve"> ADDIN ZOTERO_ITEM CSL_CITATION {"citationID":"NGqHPSsv","properties":{"formattedCitation":"\\super 28\\nosupersub{}","plainCitation":"28","noteIndex":0},"citationItems":[{"id":21,"uris":["http://zotero.org/users/8255195/items/GKWFLICQ"],"itemData":{"id":21,"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fldChar w:fldCharType="separate"/>
      </w:r>
      <w:r w:rsidRPr="00886654">
        <w:rPr>
          <w:vertAlign w:val="superscript"/>
        </w:rPr>
        <w:t>28</w:t>
      </w:r>
      <w:r>
        <w:fldChar w:fldCharType="end"/>
      </w:r>
      <w:r>
        <w:t xml:space="preserve">, and </w:t>
      </w:r>
      <w:r w:rsidRPr="00886654">
        <w:rPr>
          <w:i/>
          <w:iCs/>
        </w:rPr>
        <w:t>EGR1</w:t>
      </w:r>
      <w:r>
        <w:t xml:space="preserve"> is reported to broadly upregulate collagen genes</w:t>
      </w:r>
      <w:r w:rsidR="00395D07">
        <w:fldChar w:fldCharType="begin"/>
      </w:r>
      <w:r w:rsidR="00395D07">
        <w:instrText xml:space="preserve"> ADDIN ZOTERO_ITEM CSL_CITATION {"citationID":"t6nQLSlx","properties":{"formattedCitation":"\\super 23\\nosupersub{}","plainCitation":"23","noteIndex":0},"citationItems":[{"id":25,"uris":["http://zotero.org/users/8255195/items/8XHBQX25"],"itemData":{"id":2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schema":"https://github.com/citation-style-language/schema/raw/master/csl-citation.json"} </w:instrText>
      </w:r>
      <w:r w:rsidR="00395D07">
        <w:fldChar w:fldCharType="separate"/>
      </w:r>
      <w:r w:rsidR="00395D07" w:rsidRPr="00395D07">
        <w:rPr>
          <w:vertAlign w:val="superscript"/>
        </w:rPr>
        <w:t>23</w:t>
      </w:r>
      <w:r w:rsidR="00395D07">
        <w:fldChar w:fldCharType="end"/>
      </w:r>
      <w:r>
        <w:t>.</w:t>
      </w:r>
    </w:p>
    <w:p w14:paraId="6BC8E5CD" w14:textId="0758FEEA" w:rsidR="00B136F5" w:rsidRDefault="00B136F5" w:rsidP="00B136F5">
      <w:pPr>
        <w:pStyle w:val="Heading2"/>
      </w:pPr>
      <w:r w:rsidRPr="00B20918">
        <w:t>3.</w:t>
      </w:r>
      <w:r w:rsidR="00886654">
        <w:t>5</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7544FDC7"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E80220">
        <w:instrText xml:space="preserve"> ADDIN ZOTERO_ITEM CSL_CITATION {"citationID":"xQLVZboS","properties":{"formattedCitation":"\\super 32\\nosupersub{}","plainCitation":"32","noteIndex":0},"citationItems":[{"id":"1ODBzypS/Bgju6YP0","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EA1B06" w:rsidRPr="00EA1B06">
        <w:rPr>
          <w:vertAlign w:val="superscript"/>
        </w:rPr>
        <w:t>32</w:t>
      </w:r>
      <w:r>
        <w:fldChar w:fldCharType="end"/>
      </w:r>
      <w:r>
        <w:rPr>
          <w:vertAlign w:val="superscript"/>
        </w:rPr>
        <w:t>,</w:t>
      </w:r>
      <w:r>
        <w:fldChar w:fldCharType="begin"/>
      </w:r>
      <w:r w:rsidR="00E80220">
        <w:instrText xml:space="preserve"> ADDIN ZOTERO_ITEM CSL_CITATION {"citationID":"ibKPYI6G","properties":{"formattedCitation":"\\super 31\\nosupersub{}","plainCitation":"31","noteIndex":0},"citationItems":[{"id":"1ODBzypS/d7BvDAP0","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EA1B06" w:rsidRPr="00EA1B06">
        <w:rPr>
          <w:vertAlign w:val="superscript"/>
        </w:rPr>
        <w:t>31</w:t>
      </w:r>
      <w:r>
        <w:fldChar w:fldCharType="end"/>
      </w:r>
      <w:r>
        <w:rPr>
          <w:vertAlign w:val="superscript"/>
        </w:rPr>
        <w:t>,</w:t>
      </w:r>
      <w:r>
        <w:fldChar w:fldCharType="begin"/>
      </w:r>
      <w:r w:rsidR="00395D07">
        <w:instrText xml:space="preserve"> ADDIN ZOTERO_ITEM CSL_CITATION {"citationID":"uOrzcHii","properties":{"formattedCitation":"\\super 50\\nosupersub{}","plainCitation":"50","noteIndex":0},"citationItems":[{"id":"1ODBzypS/bB0wgr90","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395D07" w:rsidRPr="00395D07">
        <w:rPr>
          <w:vertAlign w:val="superscript"/>
        </w:rPr>
        <w:t>50</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 xml:space="preserve">the </w:t>
      </w:r>
      <w:r w:rsidR="00BB15EC">
        <w:lastRenderedPageBreak/>
        <w:t>median overall-</w:t>
      </w:r>
      <w:r>
        <w:t xml:space="preserve">survival </w:t>
      </w:r>
      <w:r w:rsidR="00BB15EC">
        <w:t>time was</w:t>
      </w:r>
      <w:r>
        <w:t xml:space="preserve"> </w:t>
      </w:r>
      <w:r w:rsidR="00EE1A6D">
        <w:t xml:space="preserve">approximately </w:t>
      </w:r>
      <w:r>
        <w:t>4 months (</w:t>
      </w:r>
      <w:r w:rsidR="00AB4959">
        <w:t xml:space="preserve">Supplemental </w:t>
      </w:r>
      <w:r>
        <w:t xml:space="preserve">Figure </w:t>
      </w:r>
      <w:r w:rsidR="00EA6903">
        <w:t>5</w:t>
      </w:r>
      <w:r>
        <w:t>).</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w:t>
      </w:r>
      <w:r w:rsidR="00CA7419">
        <w:t>5)</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w:t>
      </w:r>
      <w:r w:rsidR="00AB4959">
        <w:t xml:space="preserve">Supplemental Figure </w:t>
      </w:r>
      <w:r w:rsidR="00EA6903">
        <w:t>6</w:t>
      </w:r>
      <w:r w:rsidR="0021562D">
        <w:t>).</w:t>
      </w:r>
      <w:r w:rsidR="00886654">
        <w:t xml:space="preserve"> Similarly, upregulated expression of </w:t>
      </w:r>
      <w:r w:rsidR="00886654" w:rsidRPr="00886654">
        <w:rPr>
          <w:i/>
          <w:iCs/>
        </w:rPr>
        <w:t>SOX10</w:t>
      </w:r>
      <w:r w:rsidR="00886654">
        <w:t xml:space="preserve"> mRNA did not impact survival (Supplemental Figure 7).</w:t>
      </w:r>
    </w:p>
    <w:p w14:paraId="35769771" w14:textId="33BD7C5E" w:rsidR="00B136F5" w:rsidRDefault="00AE4E24" w:rsidP="0088665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4A509BDE" w:rsidR="00512393" w:rsidRPr="00FE5DCF" w:rsidRDefault="00E90311" w:rsidP="00E90311">
      <w:pPr>
        <w:pStyle w:val="Caption"/>
        <w:jc w:val="both"/>
        <w:rPr>
          <w:b w:val="0"/>
          <w:bCs w:val="0"/>
          <w:sz w:val="24"/>
          <w:szCs w:val="24"/>
        </w:rPr>
      </w:pPr>
      <w:r w:rsidRPr="00FE5DCF">
        <w:rPr>
          <w:bCs w:val="0"/>
          <w:sz w:val="24"/>
          <w:szCs w:val="24"/>
        </w:rPr>
        <w:t xml:space="preserve">Figure </w:t>
      </w:r>
      <w:r w:rsidRPr="00FE5DCF">
        <w:rPr>
          <w:bCs w:val="0"/>
          <w:sz w:val="24"/>
          <w:szCs w:val="24"/>
        </w:rPr>
        <w:fldChar w:fldCharType="begin"/>
      </w:r>
      <w:r w:rsidRPr="00FE5DCF">
        <w:rPr>
          <w:bCs w:val="0"/>
          <w:sz w:val="24"/>
          <w:szCs w:val="24"/>
        </w:rPr>
        <w:instrText xml:space="preserve"> SEQ Figure \* ARABIC </w:instrText>
      </w:r>
      <w:r w:rsidRPr="00FE5DCF">
        <w:rPr>
          <w:bCs w:val="0"/>
          <w:sz w:val="24"/>
          <w:szCs w:val="24"/>
        </w:rPr>
        <w:fldChar w:fldCharType="separate"/>
      </w:r>
      <w:r w:rsidR="00CA7419" w:rsidRPr="00FE5DCF">
        <w:rPr>
          <w:bCs w:val="0"/>
          <w:noProof/>
          <w:sz w:val="24"/>
          <w:szCs w:val="24"/>
        </w:rPr>
        <w:t>1</w:t>
      </w:r>
      <w:r w:rsidRPr="00FE5DCF">
        <w:rPr>
          <w:bCs w:val="0"/>
          <w:sz w:val="24"/>
          <w:szCs w:val="24"/>
        </w:rPr>
        <w:fldChar w:fldCharType="end"/>
      </w:r>
      <w:r w:rsidR="00EB18A2" w:rsidRPr="00FE5DCF">
        <w:rPr>
          <w:b w:val="0"/>
          <w:bCs w:val="0"/>
          <w:sz w:val="24"/>
          <w:szCs w:val="24"/>
        </w:rPr>
        <w:t xml:space="preserve">. </w:t>
      </w:r>
      <w:r w:rsidRPr="00FE5DCF">
        <w:rPr>
          <w:b w:val="0"/>
          <w:bCs w:val="0"/>
          <w:sz w:val="24"/>
          <w:szCs w:val="24"/>
        </w:rPr>
        <w:t xml:space="preserve"> </w:t>
      </w:r>
      <w:r w:rsidR="00EB18A2" w:rsidRPr="00FE5DCF">
        <w:rPr>
          <w:bCs w:val="0"/>
          <w:sz w:val="24"/>
          <w:szCs w:val="24"/>
        </w:rPr>
        <w:t>Differential gene expression in GBM PDX-tumors that were poor-responders to bevacizumab</w:t>
      </w:r>
      <w:r w:rsidR="00EB18A2" w:rsidRPr="00FE5DCF">
        <w:rPr>
          <w:b w:val="0"/>
          <w:bCs w:val="0"/>
          <w:sz w:val="24"/>
          <w:szCs w:val="24"/>
        </w:rPr>
        <w:t xml:space="preserve">. </w:t>
      </w:r>
      <w:r w:rsidRPr="00FE5DCF">
        <w:rPr>
          <w:b w:val="0"/>
          <w:bCs w:val="0"/>
          <w:sz w:val="24"/>
          <w:szCs w:val="24"/>
        </w:rPr>
        <w:t xml:space="preserve">Across all plots, points in orange are enriched in </w:t>
      </w:r>
      <w:r w:rsidR="00C35C31" w:rsidRPr="00FE5DCF">
        <w:rPr>
          <w:b w:val="0"/>
          <w:bCs w:val="0"/>
          <w:sz w:val="24"/>
          <w:szCs w:val="24"/>
        </w:rPr>
        <w:t>tumors that were poor-</w:t>
      </w:r>
      <w:r w:rsidRPr="00FE5DCF">
        <w:rPr>
          <w:b w:val="0"/>
          <w:bCs w:val="0"/>
          <w:sz w:val="24"/>
          <w:szCs w:val="24"/>
        </w:rPr>
        <w:t>responders to bevacizumab therapy</w:t>
      </w:r>
      <w:r w:rsidR="00C35C31" w:rsidRPr="00FE5DCF">
        <w:rPr>
          <w:b w:val="0"/>
          <w:bCs w:val="0"/>
          <w:sz w:val="24"/>
          <w:szCs w:val="24"/>
        </w:rPr>
        <w:t>,</w:t>
      </w:r>
      <w:r w:rsidRPr="00FE5DCF">
        <w:rPr>
          <w:b w:val="0"/>
          <w:bCs w:val="0"/>
          <w:sz w:val="24"/>
          <w:szCs w:val="24"/>
        </w:rPr>
        <w:t xml:space="preserve"> while points in blue are enriched in </w:t>
      </w:r>
      <w:r w:rsidR="00C35C31" w:rsidRPr="00FE5DCF">
        <w:rPr>
          <w:b w:val="0"/>
          <w:bCs w:val="0"/>
          <w:sz w:val="24"/>
          <w:szCs w:val="24"/>
        </w:rPr>
        <w:t>tumors that were good-</w:t>
      </w:r>
      <w:r w:rsidRPr="00FE5DCF">
        <w:rPr>
          <w:b w:val="0"/>
          <w:bCs w:val="0"/>
          <w:sz w:val="24"/>
          <w:szCs w:val="24"/>
        </w:rPr>
        <w:t>responders</w:t>
      </w:r>
      <w:r w:rsidR="00C35C31" w:rsidRPr="00FE5DCF">
        <w:rPr>
          <w:b w:val="0"/>
          <w:bCs w:val="0"/>
          <w:sz w:val="24"/>
          <w:szCs w:val="24"/>
        </w:rPr>
        <w:t xml:space="preserve"> to bevacizumab therapy</w:t>
      </w:r>
      <w:r w:rsidRPr="00FE5DCF">
        <w:rPr>
          <w:b w:val="0"/>
          <w:bCs w:val="0"/>
          <w:sz w:val="24"/>
          <w:szCs w:val="24"/>
        </w:rPr>
        <w:t xml:space="preserve">. A. Volcano plot of differential gene expression. </w:t>
      </w:r>
      <w:r w:rsidR="0020608F" w:rsidRPr="00FE5DCF">
        <w:rPr>
          <w:b w:val="0"/>
          <w:bCs w:val="0"/>
          <w:sz w:val="24"/>
          <w:szCs w:val="24"/>
        </w:rPr>
        <w:t>Log 2</w:t>
      </w:r>
      <w:r w:rsidR="00C35C31" w:rsidRPr="00FE5DCF">
        <w:rPr>
          <w:b w:val="0"/>
          <w:bCs w:val="0"/>
          <w:sz w:val="24"/>
          <w:szCs w:val="24"/>
        </w:rPr>
        <w:t>-</w:t>
      </w:r>
      <w:r w:rsidR="0020608F" w:rsidRPr="00FE5DCF">
        <w:rPr>
          <w:b w:val="0"/>
          <w:bCs w:val="0"/>
          <w:sz w:val="24"/>
          <w:szCs w:val="24"/>
        </w:rPr>
        <w:t xml:space="preserve">fold change is plotted against negative log-scaled significance. </w:t>
      </w:r>
      <w:r w:rsidRPr="00FE5DCF">
        <w:rPr>
          <w:b w:val="0"/>
          <w:bCs w:val="0"/>
          <w:sz w:val="24"/>
          <w:szCs w:val="24"/>
        </w:rPr>
        <w:t>Labeled points indicate the top 20 differentially expressed genes</w:t>
      </w:r>
      <w:r w:rsidR="00870929" w:rsidRPr="00FE5DCF">
        <w:rPr>
          <w:b w:val="0"/>
          <w:bCs w:val="0"/>
          <w:sz w:val="24"/>
          <w:szCs w:val="24"/>
        </w:rPr>
        <w:t xml:space="preserve">. </w:t>
      </w:r>
      <w:r w:rsidRPr="00FE5DCF">
        <w:rPr>
          <w:b w:val="0"/>
          <w:bCs w:val="0"/>
          <w:sz w:val="24"/>
          <w:szCs w:val="24"/>
        </w:rPr>
        <w:t>B. Hallmark gene set enrichment analysis of responders to bevacizumab.</w:t>
      </w:r>
      <w:r w:rsidR="00A942A8" w:rsidRPr="00FE5DCF">
        <w:rPr>
          <w:b w:val="0"/>
          <w:bCs w:val="0"/>
          <w:sz w:val="24"/>
          <w:szCs w:val="24"/>
        </w:rPr>
        <w:t xml:space="preserve"> Normalized enrichment score is plotted against negative log-scaled significance. The KRAS signaling downregulation gene set is labeled. </w:t>
      </w:r>
      <w:r w:rsidR="00336327" w:rsidRPr="00FE5DCF">
        <w:rPr>
          <w:b w:val="0"/>
          <w:bCs w:val="0"/>
          <w:sz w:val="24"/>
          <w:szCs w:val="24"/>
        </w:rPr>
        <w:t xml:space="preserve">C. Heatmap of log-scaled raw RNA-expression of differentially expressed </w:t>
      </w:r>
      <w:r w:rsidR="004F3691" w:rsidRPr="00FE5DCF">
        <w:rPr>
          <w:b w:val="0"/>
          <w:bCs w:val="0"/>
          <w:sz w:val="24"/>
          <w:szCs w:val="24"/>
        </w:rPr>
        <w:t xml:space="preserve">genes regulating </w:t>
      </w:r>
      <w:r w:rsidR="00336327" w:rsidRPr="00FE5DCF">
        <w:rPr>
          <w:b w:val="0"/>
          <w:bCs w:val="0"/>
          <w:sz w:val="24"/>
          <w:szCs w:val="24"/>
        </w:rPr>
        <w:t>angiogen</w:t>
      </w:r>
      <w:r w:rsidR="004F3691" w:rsidRPr="00FE5DCF">
        <w:rPr>
          <w:b w:val="0"/>
          <w:bCs w:val="0"/>
          <w:sz w:val="24"/>
          <w:szCs w:val="24"/>
        </w:rPr>
        <w:t>esis</w:t>
      </w:r>
      <w:r w:rsidR="00336327" w:rsidRPr="00FE5DCF">
        <w:rPr>
          <w:b w:val="0"/>
          <w:bCs w:val="0"/>
          <w:sz w:val="24"/>
          <w:szCs w:val="24"/>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C2F6017"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C600AB">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19A0DC16" w14:textId="77777777" w:rsidR="00225AC3" w:rsidRDefault="00225AC3" w:rsidP="009E5AB9">
      <w:pPr>
        <w:pStyle w:val="BodyText"/>
        <w:spacing w:line="240" w:lineRule="auto"/>
        <w:ind w:left="1" w:hanging="1"/>
        <w:rPr>
          <w:b/>
        </w:rPr>
      </w:pPr>
    </w:p>
    <w:p w14:paraId="683AF933" w14:textId="5E71E88B" w:rsidR="00AE4E24" w:rsidRDefault="003B36B8" w:rsidP="00225AC3">
      <w:pPr>
        <w:pStyle w:val="BodyText"/>
        <w:spacing w:line="240" w:lineRule="auto"/>
        <w:ind w:left="1" w:hanging="1"/>
      </w:pPr>
      <w:r>
        <w:rPr>
          <w:b/>
          <w:noProof/>
        </w:rPr>
        <mc:AlternateContent>
          <mc:Choice Requires="wps">
            <w:drawing>
              <wp:anchor distT="0" distB="0" distL="114300" distR="114300" simplePos="0" relativeHeight="251659264" behindDoc="0" locked="0" layoutInCell="1" allowOverlap="1" wp14:anchorId="52F313DB" wp14:editId="258FECDB">
                <wp:simplePos x="0" y="0"/>
                <wp:positionH relativeFrom="column">
                  <wp:posOffset>506627</wp:posOffset>
                </wp:positionH>
                <wp:positionV relativeFrom="paragraph">
                  <wp:posOffset>2481443</wp:posOffset>
                </wp:positionV>
                <wp:extent cx="803189" cy="172994"/>
                <wp:effectExtent l="0" t="0" r="0" b="5080"/>
                <wp:wrapNone/>
                <wp:docPr id="5" name="Rectangle 5"/>
                <wp:cNvGraphicFramePr/>
                <a:graphic xmlns:a="http://schemas.openxmlformats.org/drawingml/2006/main">
                  <a:graphicData uri="http://schemas.microsoft.com/office/word/2010/wordprocessingShape">
                    <wps:wsp>
                      <wps:cNvSpPr/>
                      <wps:spPr>
                        <a:xfrm>
                          <a:off x="0" y="0"/>
                          <a:ext cx="803189" cy="17299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6C5CA" id="Rectangle 5" o:spid="_x0000_s1026" style="position:absolute;margin-left:39.9pt;margin-top:195.4pt;width:63.25pt;height:1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" fillcolor="white [3201]" stroked="f" strokeweight="1pt"/>
            </w:pict>
          </mc:Fallback>
        </mc:AlternateContent>
      </w:r>
      <w:r w:rsidR="00225AC3">
        <w:rPr>
          <w:b/>
          <w:noProof/>
        </w:rPr>
        <w:drawing>
          <wp:inline distT="0" distB="0" distL="0" distR="0" wp14:anchorId="589A2EA2" wp14:editId="32E384E7">
            <wp:extent cx="5778500" cy="3289300"/>
            <wp:effectExtent l="0" t="0" r="0" b="0"/>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78500" cy="3289300"/>
                    </a:xfrm>
                    <a:prstGeom prst="rect">
                      <a:avLst/>
                    </a:prstGeom>
                  </pic:spPr>
                </pic:pic>
              </a:graphicData>
            </a:graphic>
          </wp:inline>
        </w:drawing>
      </w:r>
      <w:r w:rsidR="00CF7A3C" w:rsidRPr="009E5AB9">
        <w:rPr>
          <w:b/>
        </w:rPr>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CA7419">
        <w:rPr>
          <w:b/>
          <w:noProof/>
        </w:rPr>
        <w:t>2</w:t>
      </w:r>
      <w:r w:rsidR="00426281" w:rsidRPr="009E5AB9">
        <w:rPr>
          <w:b/>
          <w:noProof/>
        </w:rPr>
        <w:fldChar w:fldCharType="end"/>
      </w:r>
      <w:r w:rsidR="009E5AB9">
        <w:t>.</w:t>
      </w:r>
      <w:r w:rsidR="00CF7A3C">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r w:rsidR="00225AC3">
        <w:t xml:space="preserve"> </w:t>
      </w:r>
      <w:r w:rsidR="00302B8B">
        <w:t xml:space="preserve">A. </w:t>
      </w:r>
      <w:r w:rsidR="00225AC3">
        <w:t xml:space="preserve">Box and dot plot showing nuclear EGR1 expression of good and poor responders to bevacizumab. </w:t>
      </w:r>
      <w:r>
        <w:t xml:space="preserve">Animals are labeled by colored points and significance was measures by Wilcoxon rank-sum (p = 5.3e-9). B. Raw staining data from which H-scores were drawn of poor responders to bevacizumab. C. Raw staining data from which H-scores were drawn of good responders to bevacizumab. </w:t>
      </w:r>
    </w:p>
    <w:p w14:paraId="01ED854E" w14:textId="0886AC38" w:rsidR="00C600AB" w:rsidRDefault="00C600AB" w:rsidP="00C600AB">
      <w:pPr>
        <w:pStyle w:val="Caption"/>
        <w:keepNext/>
      </w:pP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90"/>
        <w:gridCol w:w="1350"/>
        <w:gridCol w:w="990"/>
        <w:gridCol w:w="90"/>
        <w:gridCol w:w="5040"/>
        <w:gridCol w:w="150"/>
      </w:tblGrid>
      <w:tr w:rsidR="002E708D" w14:paraId="41C60BCB" w14:textId="77777777" w:rsidTr="00794B44">
        <w:trPr>
          <w:gridAfter w:val="1"/>
          <w:wAfter w:w="150" w:type="dxa"/>
        </w:trPr>
        <w:tc>
          <w:tcPr>
            <w:tcW w:w="9360" w:type="dxa"/>
            <w:gridSpan w:val="5"/>
            <w:tcBorders>
              <w:top w:val="nil"/>
              <w:left w:val="nil"/>
              <w:bottom w:val="nil"/>
              <w:right w:val="nil"/>
            </w:tcBorders>
            <w:tcMar>
              <w:top w:w="113" w:type="dxa"/>
              <w:left w:w="113" w:type="dxa"/>
              <w:bottom w:w="113" w:type="dxa"/>
              <w:right w:w="113" w:type="dxa"/>
            </w:tcMar>
            <w:vAlign w:val="center"/>
            <w:hideMark/>
          </w:tcPr>
          <w:p w14:paraId="2118717A" w14:textId="62AEEF47" w:rsidR="002E708D" w:rsidRDefault="002E708D" w:rsidP="00794B44">
            <w:pPr>
              <w:rPr>
                <w:b/>
                <w:bCs/>
              </w:rPr>
            </w:pPr>
            <w:r>
              <w:rPr>
                <w:b/>
                <w:bCs/>
              </w:rPr>
              <w:t>KEGG Gene Set Enrichment</w:t>
            </w:r>
          </w:p>
        </w:tc>
      </w:tr>
      <w:tr w:rsidR="002E708D" w14:paraId="46CA5E1F" w14:textId="77777777" w:rsidTr="002E708D">
        <w:tc>
          <w:tcPr>
            <w:tcW w:w="1890" w:type="dxa"/>
            <w:tcBorders>
              <w:top w:val="double" w:sz="6" w:space="0" w:color="auto"/>
              <w:bottom w:val="single" w:sz="6" w:space="0" w:color="000000"/>
            </w:tcBorders>
            <w:tcMar>
              <w:top w:w="113" w:type="dxa"/>
              <w:left w:w="113" w:type="dxa"/>
              <w:bottom w:w="113" w:type="dxa"/>
              <w:right w:w="113" w:type="dxa"/>
            </w:tcMar>
            <w:vAlign w:val="center"/>
            <w:hideMark/>
          </w:tcPr>
          <w:p w14:paraId="65BF469B" w14:textId="77777777" w:rsidR="002E708D" w:rsidRDefault="002E708D" w:rsidP="00794B44">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76049CAB" w14:textId="77777777" w:rsidR="002E708D" w:rsidRDefault="002E708D" w:rsidP="00794B44">
            <w:pPr>
              <w:jc w:val="center"/>
              <w:rPr>
                <w:i/>
                <w:iCs/>
              </w:rPr>
            </w:pPr>
            <w:r>
              <w:rPr>
                <w:i/>
                <w:iCs/>
              </w:rPr>
              <w:t>Normalized Enrichment</w:t>
            </w:r>
          </w:p>
        </w:tc>
        <w:tc>
          <w:tcPr>
            <w:tcW w:w="10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FB4FB2" w14:textId="77777777" w:rsidR="002E708D" w:rsidRDefault="002E708D" w:rsidP="00794B44">
            <w:pPr>
              <w:jc w:val="center"/>
              <w:rPr>
                <w:i/>
                <w:iCs/>
              </w:rPr>
            </w:pPr>
            <w:r>
              <w:rPr>
                <w:i/>
                <w:iCs/>
              </w:rPr>
              <w:t>Adjusted P-value</w:t>
            </w:r>
          </w:p>
        </w:tc>
        <w:tc>
          <w:tcPr>
            <w:tcW w:w="519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2D3802" w14:textId="77777777" w:rsidR="002E708D" w:rsidRDefault="002E708D" w:rsidP="00794B44">
            <w:pPr>
              <w:jc w:val="center"/>
              <w:rPr>
                <w:i/>
                <w:iCs/>
              </w:rPr>
            </w:pPr>
            <w:r>
              <w:rPr>
                <w:i/>
                <w:iCs/>
              </w:rPr>
              <w:t>Core Enrichment</w:t>
            </w:r>
          </w:p>
        </w:tc>
      </w:tr>
      <w:tr w:rsidR="002E708D" w14:paraId="7E5C72E7" w14:textId="77777777" w:rsidTr="002E708D">
        <w:tc>
          <w:tcPr>
            <w:tcW w:w="1890" w:type="dxa"/>
            <w:tcMar>
              <w:top w:w="113" w:type="dxa"/>
              <w:left w:w="113" w:type="dxa"/>
              <w:bottom w:w="113" w:type="dxa"/>
              <w:right w:w="113" w:type="dxa"/>
            </w:tcMar>
            <w:vAlign w:val="bottom"/>
            <w:hideMark/>
          </w:tcPr>
          <w:p w14:paraId="5C89AA58" w14:textId="79FCBBA9" w:rsidR="002E708D" w:rsidRPr="002E708D" w:rsidRDefault="002E708D" w:rsidP="002E708D">
            <w:r w:rsidRPr="002E708D">
              <w:rPr>
                <w:color w:val="000000"/>
              </w:rPr>
              <w:t>PROTEASOME</w:t>
            </w:r>
          </w:p>
        </w:tc>
        <w:tc>
          <w:tcPr>
            <w:tcW w:w="1350" w:type="dxa"/>
            <w:tcMar>
              <w:top w:w="113" w:type="dxa"/>
              <w:left w:w="113" w:type="dxa"/>
              <w:bottom w:w="113" w:type="dxa"/>
              <w:right w:w="113" w:type="dxa"/>
            </w:tcMar>
            <w:vAlign w:val="bottom"/>
            <w:hideMark/>
          </w:tcPr>
          <w:p w14:paraId="2858DF11" w14:textId="0E5ED20F" w:rsidR="002E708D" w:rsidRPr="002E708D" w:rsidRDefault="002E708D" w:rsidP="002E708D">
            <w:pPr>
              <w:jc w:val="center"/>
            </w:pPr>
            <w:r w:rsidRPr="002E708D">
              <w:rPr>
                <w:color w:val="000000"/>
              </w:rPr>
              <w:t>-2.4956553</w:t>
            </w:r>
          </w:p>
        </w:tc>
        <w:tc>
          <w:tcPr>
            <w:tcW w:w="990" w:type="dxa"/>
            <w:tcMar>
              <w:top w:w="113" w:type="dxa"/>
              <w:left w:w="113" w:type="dxa"/>
              <w:bottom w:w="113" w:type="dxa"/>
              <w:right w:w="113" w:type="dxa"/>
            </w:tcMar>
            <w:vAlign w:val="bottom"/>
            <w:hideMark/>
          </w:tcPr>
          <w:p w14:paraId="747254A2" w14:textId="12FA3034"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6125B34D" w14:textId="6BDE620D" w:rsidR="002E708D" w:rsidRPr="002E708D" w:rsidRDefault="002E708D" w:rsidP="002E708D">
            <w:pPr>
              <w:jc w:val="center"/>
            </w:pPr>
            <w:r w:rsidRPr="002E708D">
              <w:rPr>
                <w:color w:val="000000"/>
              </w:rPr>
              <w:t>PSMD13/PSMB7/PSMC5/PSMB6/PSMC3/PSME4/PSMB10/PSMC2/PSME1/PSMA2/PSMB1/PSMD7/SEM1/PSMD1/PSMA1/POMP/PSMB5/PSMD11/PSMD12/PSMC4/PSMA3/PSMD8/PSMC6/PSMB3/PSMB2/PSMB4/PSMA6/PSMC1/PSMA5/PSMA7/PSME2/PSMD14</w:t>
            </w:r>
          </w:p>
        </w:tc>
      </w:tr>
      <w:tr w:rsidR="002E708D" w14:paraId="327871DF" w14:textId="77777777" w:rsidTr="002E708D">
        <w:tc>
          <w:tcPr>
            <w:tcW w:w="1890" w:type="dxa"/>
            <w:shd w:val="clear" w:color="auto" w:fill="F2F2F2"/>
            <w:tcMar>
              <w:top w:w="113" w:type="dxa"/>
              <w:left w:w="113" w:type="dxa"/>
              <w:bottom w:w="113" w:type="dxa"/>
              <w:right w:w="113" w:type="dxa"/>
            </w:tcMar>
            <w:vAlign w:val="bottom"/>
            <w:hideMark/>
          </w:tcPr>
          <w:p w14:paraId="3BB0F145" w14:textId="6FB836D5" w:rsidR="002E708D" w:rsidRPr="002E708D" w:rsidRDefault="002E708D" w:rsidP="002E708D">
            <w:r w:rsidRPr="002E708D">
              <w:rPr>
                <w:color w:val="000000"/>
              </w:rPr>
              <w:t>OXIDATIVE PHOSPHORYLATION</w:t>
            </w:r>
          </w:p>
        </w:tc>
        <w:tc>
          <w:tcPr>
            <w:tcW w:w="1350" w:type="dxa"/>
            <w:shd w:val="clear" w:color="auto" w:fill="F2F2F2"/>
            <w:tcMar>
              <w:top w:w="113" w:type="dxa"/>
              <w:left w:w="113" w:type="dxa"/>
              <w:bottom w:w="113" w:type="dxa"/>
              <w:right w:w="113" w:type="dxa"/>
            </w:tcMar>
            <w:vAlign w:val="bottom"/>
            <w:hideMark/>
          </w:tcPr>
          <w:p w14:paraId="0E24A688" w14:textId="5990625C" w:rsidR="002E708D" w:rsidRPr="002E708D" w:rsidRDefault="002E708D" w:rsidP="002E708D">
            <w:pPr>
              <w:jc w:val="center"/>
            </w:pPr>
            <w:r w:rsidRPr="002E708D">
              <w:rPr>
                <w:color w:val="000000"/>
              </w:rPr>
              <w:t>-2.3884212</w:t>
            </w:r>
          </w:p>
        </w:tc>
        <w:tc>
          <w:tcPr>
            <w:tcW w:w="990" w:type="dxa"/>
            <w:shd w:val="clear" w:color="auto" w:fill="F2F2F2"/>
            <w:tcMar>
              <w:top w:w="113" w:type="dxa"/>
              <w:left w:w="113" w:type="dxa"/>
              <w:bottom w:w="113" w:type="dxa"/>
              <w:right w:w="113" w:type="dxa"/>
            </w:tcMar>
            <w:vAlign w:val="bottom"/>
            <w:hideMark/>
          </w:tcPr>
          <w:p w14:paraId="2F15674E" w14:textId="5C23448E"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6328E224" w14:textId="1FB47277" w:rsidR="002E708D" w:rsidRPr="002E708D" w:rsidRDefault="002E708D" w:rsidP="002E708D">
            <w:pPr>
              <w:jc w:val="center"/>
            </w:pPr>
            <w:r w:rsidRPr="002E708D">
              <w:rPr>
                <w:color w:val="000000"/>
              </w:rPr>
              <w:t>NDUFA5/COX17/NDUFS3/PPA1/NDUFA2/COX11/NDUFC2/ATP6V0B/NDUFA10/ATP5MC3/SDHC/NDUFB2/COX7C/NDUFS4/NDUFS6/NDUFB5/NDUFB8/ATP6V1F/NDUFB3/ATP5MG/NDUFS1/ATP6V1E1/COX5B/NDUFA8/ATP5F1C/NDU</w:t>
            </w:r>
            <w:r w:rsidRPr="002E708D">
              <w:rPr>
                <w:color w:val="000000"/>
              </w:rPr>
              <w:lastRenderedPageBreak/>
              <w:t>FB9/NDUFS8/ATP5ME/NDUFA9/ATP5MF/UQCRC2/ATP6AP1/NDUFA3/NDUFA7/UQCR10/ATP6V1D/ATP5PB/NDUFB4/ATP5F1A/NDUFA4/NDUFB7/UQCRFS1/NDUFA6/NDUFC1/COX7A2/COX4I1/NDUFB1/NDUFAB1/UQCRQ/ATP5PD/COX6C/NDUFV2/UQCRH/UQCR11/ATP6V0E1/NDUFB10/COX6B1/NDUFA1/NDUFB6/COX7B/NDUFS5/COX7A2L/SDHB/ATP5F1E/UQCRHL/PPA2</w:t>
            </w:r>
          </w:p>
        </w:tc>
      </w:tr>
      <w:tr w:rsidR="002E708D" w14:paraId="3FD1E269" w14:textId="77777777" w:rsidTr="002E708D">
        <w:tc>
          <w:tcPr>
            <w:tcW w:w="1890" w:type="dxa"/>
            <w:tcMar>
              <w:top w:w="113" w:type="dxa"/>
              <w:left w:w="113" w:type="dxa"/>
              <w:bottom w:w="113" w:type="dxa"/>
              <w:right w:w="113" w:type="dxa"/>
            </w:tcMar>
            <w:vAlign w:val="bottom"/>
            <w:hideMark/>
          </w:tcPr>
          <w:p w14:paraId="51B535FA" w14:textId="6C1E5E1E" w:rsidR="002E708D" w:rsidRPr="002E708D" w:rsidRDefault="002E708D" w:rsidP="002E708D">
            <w:r w:rsidRPr="002E708D">
              <w:rPr>
                <w:color w:val="000000"/>
              </w:rPr>
              <w:lastRenderedPageBreak/>
              <w:t>PARKINSONS DISEASE</w:t>
            </w:r>
          </w:p>
        </w:tc>
        <w:tc>
          <w:tcPr>
            <w:tcW w:w="1350" w:type="dxa"/>
            <w:tcMar>
              <w:top w:w="113" w:type="dxa"/>
              <w:left w:w="113" w:type="dxa"/>
              <w:bottom w:w="113" w:type="dxa"/>
              <w:right w:w="113" w:type="dxa"/>
            </w:tcMar>
            <w:vAlign w:val="bottom"/>
            <w:hideMark/>
          </w:tcPr>
          <w:p w14:paraId="2FE499FA" w14:textId="64746535" w:rsidR="002E708D" w:rsidRPr="002E708D" w:rsidRDefault="002E708D" w:rsidP="002E708D">
            <w:pPr>
              <w:jc w:val="center"/>
            </w:pPr>
            <w:r w:rsidRPr="002E708D">
              <w:rPr>
                <w:color w:val="000000"/>
              </w:rPr>
              <w:t>-2.2591287</w:t>
            </w:r>
          </w:p>
        </w:tc>
        <w:tc>
          <w:tcPr>
            <w:tcW w:w="990" w:type="dxa"/>
            <w:tcMar>
              <w:top w:w="113" w:type="dxa"/>
              <w:left w:w="113" w:type="dxa"/>
              <w:bottom w:w="113" w:type="dxa"/>
              <w:right w:w="113" w:type="dxa"/>
            </w:tcMar>
            <w:vAlign w:val="bottom"/>
            <w:hideMark/>
          </w:tcPr>
          <w:p w14:paraId="6FF3E3B5" w14:textId="25B4D81B"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7A73996D" w14:textId="30DCD0A4" w:rsidR="002E708D" w:rsidRPr="002E708D" w:rsidRDefault="002E708D" w:rsidP="002E708D">
            <w:pPr>
              <w:jc w:val="center"/>
            </w:pPr>
            <w:r w:rsidRPr="002E708D">
              <w:rPr>
                <w:color w:val="000000"/>
              </w:rPr>
              <w:t>NDUFC2/NDUFA10/ATP5MC3/UBE2G1/CASP3/SDHC/PPID/NDUFB2/COX7C/NDUFS4/NDUFS6/NDUFB5/NDUFB8/NDUFB3/NDUFS1/COX5B/NDUFA8/ATP5F1C/NDUFB9/VDAC2/NDUFS8/NDUFA9/VDAC1/UQCRC2/NDUFA3/NDUFA7/CYCS/UQCR10/ATP5PB/NDUFB4/UBB/UBE2L3/ATP5F1A/NDUFA4/NDUFB7/UQCRFS1/NDUFA6/NDUFC1/COX7A2/COX4I1/SLC25A5/NDUFB1/NDUFAB1/UQCRQ/ATP5PD/COX6C/NDUFV2/UQCRH/UQCR11/VDAC3/NDUFB10/COX6B1/NDUFA1/NDUFB6/COX7B/NDUFS5/COX7A2L/SDHB/ATP5F1E/UBE2J1/UQCRHL</w:t>
            </w:r>
          </w:p>
        </w:tc>
      </w:tr>
      <w:tr w:rsidR="002E708D" w14:paraId="75E7466A" w14:textId="77777777" w:rsidTr="002E708D">
        <w:tc>
          <w:tcPr>
            <w:tcW w:w="1890" w:type="dxa"/>
            <w:shd w:val="clear" w:color="auto" w:fill="F2F2F2"/>
            <w:tcMar>
              <w:top w:w="113" w:type="dxa"/>
              <w:left w:w="113" w:type="dxa"/>
              <w:bottom w:w="113" w:type="dxa"/>
              <w:right w:w="113" w:type="dxa"/>
            </w:tcMar>
            <w:vAlign w:val="bottom"/>
            <w:hideMark/>
          </w:tcPr>
          <w:p w14:paraId="71E79AB4" w14:textId="640D913E" w:rsidR="002E708D" w:rsidRPr="002E708D" w:rsidRDefault="002E708D" w:rsidP="002E708D">
            <w:r w:rsidRPr="002E708D">
              <w:rPr>
                <w:color w:val="000000"/>
              </w:rPr>
              <w:t>RIBOSOME</w:t>
            </w:r>
          </w:p>
        </w:tc>
        <w:tc>
          <w:tcPr>
            <w:tcW w:w="1350" w:type="dxa"/>
            <w:shd w:val="clear" w:color="auto" w:fill="F2F2F2"/>
            <w:tcMar>
              <w:top w:w="113" w:type="dxa"/>
              <w:left w:w="113" w:type="dxa"/>
              <w:bottom w:w="113" w:type="dxa"/>
              <w:right w:w="113" w:type="dxa"/>
            </w:tcMar>
            <w:vAlign w:val="bottom"/>
            <w:hideMark/>
          </w:tcPr>
          <w:p w14:paraId="5D26CCF2" w14:textId="2ED238EC" w:rsidR="002E708D" w:rsidRPr="002E708D" w:rsidRDefault="002E708D" w:rsidP="002E708D">
            <w:pPr>
              <w:jc w:val="center"/>
            </w:pPr>
            <w:r w:rsidRPr="002E708D">
              <w:rPr>
                <w:color w:val="000000"/>
              </w:rPr>
              <w:t>-2.2267832</w:t>
            </w:r>
          </w:p>
        </w:tc>
        <w:tc>
          <w:tcPr>
            <w:tcW w:w="990" w:type="dxa"/>
            <w:shd w:val="clear" w:color="auto" w:fill="F2F2F2"/>
            <w:tcMar>
              <w:top w:w="113" w:type="dxa"/>
              <w:left w:w="113" w:type="dxa"/>
              <w:bottom w:w="113" w:type="dxa"/>
              <w:right w:w="113" w:type="dxa"/>
            </w:tcMar>
            <w:vAlign w:val="bottom"/>
            <w:hideMark/>
          </w:tcPr>
          <w:p w14:paraId="34914CF0" w14:textId="3635B813"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454151AD" w14:textId="0D516A57" w:rsidR="002E708D" w:rsidRPr="002E708D" w:rsidRDefault="002E708D" w:rsidP="002E708D">
            <w:pPr>
              <w:jc w:val="center"/>
            </w:pPr>
            <w:r w:rsidRPr="002E708D">
              <w:rPr>
                <w:color w:val="000000"/>
              </w:rPr>
              <w:t>RPL30/RPS20/RPS15/RPL7/RPS9/RPL27A/RPLP2/RPL10A/RPL31/RPL19/RPS8/RPS11/RPL26L1/RPL22/RPL37A/RPS15A/RPL21/RPS27L/RPL14/RPL5/RPL36A/RPS10/RPS27/RPS5/RPS27A/RPS2/RPL11/RPL18A/RPL38/RPL10/RPLP0/RPS7/RPS21/RPS19/RPS29/RPS16/RPS28/RPS12/RPL34/RPS6/RPL28/RPL13A/RPL12/RPL23A/RPS26/UBA52/RPL35/RPS3A/RPL18/RPL39/MRPL13/RPL4/RPL36/RPS4X/RPL17/RPL41/RPL9/RPL36AL/RPLP1</w:t>
            </w:r>
          </w:p>
        </w:tc>
      </w:tr>
    </w:tbl>
    <w:p w14:paraId="12F6443E" w14:textId="18127324" w:rsidR="00CA7419" w:rsidRDefault="00CA7419" w:rsidP="00C600AB">
      <w:pPr>
        <w:pStyle w:val="BodyText"/>
        <w:keepNext/>
      </w:pPr>
    </w:p>
    <w:p w14:paraId="7D14FEC4" w14:textId="43CBB4DA" w:rsidR="00CA7419" w:rsidRPr="00C600AB" w:rsidRDefault="00C600AB" w:rsidP="00CA7419">
      <w:pPr>
        <w:pStyle w:val="Caption"/>
        <w:rPr>
          <w:sz w:val="24"/>
          <w:szCs w:val="24"/>
        </w:rPr>
      </w:pPr>
      <w:r w:rsidRPr="00C600AB">
        <w:rPr>
          <w:sz w:val="24"/>
          <w:szCs w:val="24"/>
        </w:rPr>
        <w:t xml:space="preserve">Table </w:t>
      </w:r>
      <w:r w:rsidRPr="00C600AB">
        <w:rPr>
          <w:sz w:val="24"/>
          <w:szCs w:val="24"/>
        </w:rPr>
        <w:fldChar w:fldCharType="begin"/>
      </w:r>
      <w:r w:rsidRPr="00C600AB">
        <w:rPr>
          <w:sz w:val="24"/>
          <w:szCs w:val="24"/>
        </w:rPr>
        <w:instrText xml:space="preserve"> SEQ Table \* ARABIC </w:instrText>
      </w:r>
      <w:r w:rsidRPr="00C600AB">
        <w:rPr>
          <w:sz w:val="24"/>
          <w:szCs w:val="24"/>
        </w:rPr>
        <w:fldChar w:fldCharType="separate"/>
      </w:r>
      <w:r w:rsidRPr="00C600AB">
        <w:rPr>
          <w:noProof/>
          <w:sz w:val="24"/>
          <w:szCs w:val="24"/>
        </w:rPr>
        <w:t>2</w:t>
      </w:r>
      <w:r w:rsidRPr="00C600AB">
        <w:rPr>
          <w:sz w:val="24"/>
          <w:szCs w:val="24"/>
        </w:rPr>
        <w:fldChar w:fldCharType="end"/>
      </w:r>
      <w:r w:rsidR="002E708D">
        <w:rPr>
          <w:sz w:val="24"/>
          <w:szCs w:val="24"/>
        </w:rPr>
        <w:t>.</w:t>
      </w:r>
      <w:r>
        <w:t xml:space="preserve"> </w:t>
      </w:r>
      <w:r w:rsidR="002E708D" w:rsidRPr="002E708D">
        <w:rPr>
          <w:b w:val="0"/>
          <w:bCs w:val="0"/>
          <w:sz w:val="24"/>
          <w:szCs w:val="24"/>
        </w:rPr>
        <w:t>Positive normalized enrichment indicates upregulation in poor responders to bevacizumab. Genes listed in core enrichment are sorted in decreasing order of differential expression</w:t>
      </w:r>
      <w:r w:rsidRPr="00C600AB">
        <w:rPr>
          <w:b w:val="0"/>
          <w:bCs w:val="0"/>
          <w:sz w:val="24"/>
          <w:szCs w:val="24"/>
        </w:rPr>
        <w:t>.</w:t>
      </w:r>
    </w:p>
    <w:p w14:paraId="20A1A48D" w14:textId="33AE3F2C" w:rsidR="00B0178E" w:rsidRDefault="009F29B3" w:rsidP="00B01D97">
      <w:r>
        <w:rPr>
          <w:noProof/>
        </w:rPr>
        <w:lastRenderedPageBreak/>
        <w:drawing>
          <wp:inline distT="0" distB="0" distL="0" distR="0" wp14:anchorId="3EBA3EF2" wp14:editId="2CF34084">
            <wp:extent cx="5943600" cy="5094605"/>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5094605"/>
                    </a:xfrm>
                    <a:prstGeom prst="rect">
                      <a:avLst/>
                    </a:prstGeom>
                  </pic:spPr>
                </pic:pic>
              </a:graphicData>
            </a:graphic>
          </wp:inline>
        </w:drawing>
      </w:r>
    </w:p>
    <w:p w14:paraId="7432822C" w14:textId="67B098C1" w:rsidR="00B0178E" w:rsidRPr="002E708D" w:rsidRDefault="00B0178E" w:rsidP="00F5537A">
      <w:pPr>
        <w:pStyle w:val="Caption"/>
        <w:rPr>
          <w:sz w:val="24"/>
          <w:szCs w:val="24"/>
        </w:rPr>
      </w:pPr>
      <w:r w:rsidRPr="002E708D">
        <w:rPr>
          <w:sz w:val="24"/>
          <w:szCs w:val="24"/>
        </w:rPr>
        <w:t xml:space="preserve">Figure </w:t>
      </w:r>
      <w:r w:rsidR="00DE6341">
        <w:rPr>
          <w:sz w:val="24"/>
          <w:szCs w:val="24"/>
        </w:rPr>
        <w:t>4</w:t>
      </w:r>
      <w:r w:rsidR="00F5537A" w:rsidRPr="002E708D">
        <w:rPr>
          <w:b w:val="0"/>
          <w:bCs w:val="0"/>
          <w:sz w:val="24"/>
          <w:szCs w:val="24"/>
        </w:rPr>
        <w:t xml:space="preserve">. </w:t>
      </w:r>
      <w:r w:rsidR="00F5537A" w:rsidRPr="002E708D">
        <w:rPr>
          <w:bCs w:val="0"/>
          <w:sz w:val="24"/>
          <w:szCs w:val="24"/>
        </w:rPr>
        <w:t xml:space="preserve">Kaplan Meier </w:t>
      </w:r>
      <w:r w:rsidR="009E5AB9" w:rsidRPr="002E708D">
        <w:rPr>
          <w:bCs w:val="0"/>
          <w:sz w:val="24"/>
          <w:szCs w:val="24"/>
        </w:rPr>
        <w:t xml:space="preserve">survival </w:t>
      </w:r>
      <w:r w:rsidR="00F5537A" w:rsidRPr="002E708D">
        <w:rPr>
          <w:bCs w:val="0"/>
          <w:sz w:val="24"/>
          <w:szCs w:val="24"/>
        </w:rPr>
        <w:t>curve of GBM patients with</w:t>
      </w:r>
      <w:r w:rsidR="00BA1DE0" w:rsidRPr="002E708D">
        <w:rPr>
          <w:bCs w:val="0"/>
          <w:sz w:val="24"/>
          <w:szCs w:val="24"/>
        </w:rPr>
        <w:t xml:space="preserve"> </w:t>
      </w:r>
      <w:r w:rsidR="009F29B3" w:rsidRPr="002E708D">
        <w:rPr>
          <w:bCs w:val="0"/>
          <w:sz w:val="24"/>
          <w:szCs w:val="24"/>
        </w:rPr>
        <w:t>elevated</w:t>
      </w:r>
      <w:r w:rsidR="00BA1DE0" w:rsidRPr="002E708D">
        <w:rPr>
          <w:bCs w:val="0"/>
          <w:sz w:val="24"/>
          <w:szCs w:val="24"/>
        </w:rPr>
        <w:t xml:space="preserve"> </w:t>
      </w:r>
      <w:r w:rsidR="00F5537A" w:rsidRPr="002E708D">
        <w:rPr>
          <w:bCs w:val="0"/>
          <w:sz w:val="24"/>
          <w:szCs w:val="24"/>
        </w:rPr>
        <w:t xml:space="preserve">levels of </w:t>
      </w:r>
      <w:r w:rsidR="00F5537A" w:rsidRPr="002E708D">
        <w:rPr>
          <w:bCs w:val="0"/>
          <w:i/>
          <w:iCs/>
          <w:sz w:val="24"/>
          <w:szCs w:val="24"/>
        </w:rPr>
        <w:t>EGR1</w:t>
      </w:r>
      <w:r w:rsidR="00BA1DE0" w:rsidRPr="002E708D">
        <w:rPr>
          <w:bCs w:val="0"/>
          <w:i/>
          <w:iCs/>
          <w:sz w:val="24"/>
          <w:szCs w:val="24"/>
        </w:rPr>
        <w:t xml:space="preserve"> </w:t>
      </w:r>
      <w:r w:rsidR="00BA1DE0" w:rsidRPr="002E708D">
        <w:rPr>
          <w:bCs w:val="0"/>
          <w:sz w:val="24"/>
          <w:szCs w:val="24"/>
        </w:rPr>
        <w:t>mRNA</w:t>
      </w:r>
      <w:r w:rsidR="00F5537A" w:rsidRPr="002E708D">
        <w:rPr>
          <w:b w:val="0"/>
          <w:bCs w:val="0"/>
          <w:sz w:val="24"/>
          <w:szCs w:val="24"/>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5A3ED72" w:rsidR="00BF0284" w:rsidRDefault="009D7E8F" w:rsidP="009D7E8F">
      <w:pPr>
        <w:pStyle w:val="BodyText"/>
        <w:rPr>
          <w:i/>
        </w:rPr>
      </w:pPr>
      <w:r w:rsidRPr="009D7E8F">
        <w:rPr>
          <w:i/>
        </w:rPr>
        <w:t xml:space="preserve">4.1. </w:t>
      </w:r>
      <w:r w:rsidR="00DD15B7">
        <w:rPr>
          <w:i/>
        </w:rPr>
        <w:t>Key findings</w:t>
      </w:r>
    </w:p>
    <w:p w14:paraId="0CD90A48" w14:textId="4ADD2511" w:rsidR="00D52089" w:rsidRPr="00D52089" w:rsidRDefault="00D52089" w:rsidP="009D7E8F">
      <w:pPr>
        <w:pStyle w:val="BodyText"/>
      </w:pPr>
      <w:r>
        <w:t xml:space="preserve">Our data suggests that GBM tumors with a poor-response to bevacizumab have a distinct molecular phenotype. In tumor cells, there is upregulation of two transcription factors, </w:t>
      </w:r>
      <w:r w:rsidRPr="00D52089">
        <w:rPr>
          <w:i/>
          <w:iCs/>
        </w:rPr>
        <w:t>EGR1</w:t>
      </w:r>
      <w:r>
        <w:t xml:space="preserve"> and </w:t>
      </w:r>
      <w:r w:rsidRPr="00D52089">
        <w:rPr>
          <w:i/>
          <w:iCs/>
        </w:rPr>
        <w:t>SOX10</w:t>
      </w:r>
      <w:r>
        <w:t xml:space="preserve">, that regulate angiogenesis and tumor cell migration. Furthermore, there is upregulation of an angiogenesis gene set and of collagen genes. </w:t>
      </w:r>
      <w:r>
        <w:rPr>
          <w:iCs/>
        </w:rPr>
        <w:t xml:space="preserve"> </w:t>
      </w:r>
    </w:p>
    <w:p w14:paraId="7A046341" w14:textId="19851E95" w:rsidR="00302179" w:rsidRPr="0021410D" w:rsidRDefault="00BF0284" w:rsidP="00BF0284">
      <w:pPr>
        <w:pStyle w:val="BodyText"/>
        <w:rPr>
          <w:i/>
        </w:rPr>
      </w:pPr>
      <w:r>
        <w:rPr>
          <w:i/>
        </w:rPr>
        <w:t xml:space="preserve">4.2. EGR1 </w:t>
      </w:r>
      <w:r w:rsidR="00056D91">
        <w:rPr>
          <w:i/>
        </w:rPr>
        <w:t xml:space="preserve">regulates </w:t>
      </w:r>
      <w:r>
        <w:rPr>
          <w:i/>
        </w:rPr>
        <w:t>angiogenesis genes in relation to your finding</w:t>
      </w:r>
      <w:r w:rsidR="00056D91">
        <w:rPr>
          <w:i/>
        </w:rPr>
        <w:t xml:space="preserve">s. </w:t>
      </w:r>
    </w:p>
    <w:p w14:paraId="2870DE41" w14:textId="5CEB40F8" w:rsidR="00F643BC" w:rsidRPr="007A4522" w:rsidRDefault="00F643BC" w:rsidP="00F643BC">
      <w:pPr>
        <w:pStyle w:val="BodyText"/>
      </w:pPr>
      <w:r w:rsidRPr="007A4522">
        <w:lastRenderedPageBreak/>
        <w:t xml:space="preserve">Our data indicate </w:t>
      </w:r>
      <w:r>
        <w:t xml:space="preserve">that </w:t>
      </w:r>
      <w:r w:rsidRPr="00F643BC">
        <w:rPr>
          <w:i/>
          <w:iCs/>
        </w:rPr>
        <w:t>EGR1</w:t>
      </w:r>
      <w:r>
        <w:t xml:space="preserve"> mRNA and protein is significantly upregulated in the poor-responder tumors and </w:t>
      </w:r>
      <w:r w:rsidRPr="00F643BC">
        <w:rPr>
          <w:i/>
          <w:iCs/>
        </w:rPr>
        <w:t>EGR1</w:t>
      </w:r>
      <w:r>
        <w:t xml:space="preserve"> protein is largely localized to the nucleus in the poor-responder tumors, consistent with its role as a transcription factor. </w:t>
      </w:r>
      <w:r w:rsidRPr="00F643BC">
        <w:rPr>
          <w:i/>
          <w:iCs/>
        </w:rPr>
        <w:t>EGR1</w:t>
      </w:r>
      <w:r>
        <w:t xml:space="preserve"> is known to regulate multiple genes involved in angiogenesis </w:t>
      </w:r>
      <w:r w:rsidRPr="00A56EBD">
        <w:rPr>
          <w:highlight w:val="yellow"/>
          <w:vertAlign w:val="superscript"/>
        </w:rPr>
        <w:t>(Refs)</w:t>
      </w:r>
      <w:r>
        <w:t xml:space="preserve">, and it has been inferred to transcriptionally regulate additional angiogenesis genes based on </w:t>
      </w:r>
      <w:proofErr w:type="spellStart"/>
      <w:r>
        <w:t>ChipSeq</w:t>
      </w:r>
      <w:proofErr w:type="spellEnd"/>
      <w:r>
        <w:t xml:space="preserve"> data </w:t>
      </w:r>
      <w:r w:rsidRPr="007A4522">
        <w:rPr>
          <w:highlight w:val="yellow"/>
          <w:vertAlign w:val="superscript"/>
        </w:rPr>
        <w:t>(Refs)</w:t>
      </w:r>
      <w:r>
        <w:t xml:space="preserve">.   We evaluated the homogeneity of </w:t>
      </w:r>
      <w:r w:rsidRPr="00F643BC">
        <w:rPr>
          <w:i/>
          <w:iCs/>
        </w:rPr>
        <w:t>EGR1</w:t>
      </w:r>
      <w:r>
        <w:t xml:space="preserve"> nuclear expression in the poor- versus the good-responder xenograft tumors using a Chi Square analysis and did not find a significant difference (data not shown).</w:t>
      </w:r>
    </w:p>
    <w:p w14:paraId="2B51EB8B" w14:textId="77777777" w:rsidR="00F643BC" w:rsidRDefault="00F643BC" w:rsidP="00F643BC">
      <w:pPr>
        <w:pStyle w:val="BodyText"/>
      </w:pPr>
      <w:r>
        <w:rPr>
          <w:highlight w:val="yellow"/>
        </w:rPr>
        <w:t>(Roshan, did you indicate in the angiogenesis gene set table which genes EGR1 regulates or is inferred to regulate</w:t>
      </w:r>
      <w:r w:rsidRPr="00302179">
        <w:rPr>
          <w:highlight w:val="yellow"/>
        </w:rPr>
        <w:t>.</w:t>
      </w:r>
      <w:r>
        <w:t>)</w:t>
      </w:r>
    </w:p>
    <w:p w14:paraId="70B1038B" w14:textId="78E6C1CD" w:rsidR="00BF0284" w:rsidRDefault="00BF0284" w:rsidP="00F643BC">
      <w:pPr>
        <w:pStyle w:val="BodyText"/>
        <w:rPr>
          <w:i/>
        </w:rPr>
      </w:pPr>
      <w:r>
        <w:rPr>
          <w:i/>
        </w:rPr>
        <w:t xml:space="preserve">4.3. </w:t>
      </w:r>
      <w:r w:rsidR="00A36695">
        <w:rPr>
          <w:i/>
        </w:rPr>
        <w:t>α7-nAChR promotes cancer cell migration and proliferation and is regulated by EGR1.</w:t>
      </w:r>
    </w:p>
    <w:p w14:paraId="17E84F42" w14:textId="453EA3FC" w:rsidR="00056D91" w:rsidRDefault="00056D91" w:rsidP="00056D91">
      <w:pPr>
        <w:pStyle w:val="BodyText"/>
      </w:pPr>
      <w:r>
        <w:t xml:space="preserve">The nicotinic </w:t>
      </w:r>
      <w:r w:rsidR="004308DF">
        <w:t>acetylcholine receptors</w:t>
      </w:r>
      <w:r>
        <w:t xml:space="preserve"> (</w:t>
      </w:r>
      <w:proofErr w:type="spellStart"/>
      <w:r>
        <w:t>nAChRs</w:t>
      </w:r>
      <w:proofErr w:type="spellEnd"/>
      <w:r>
        <w:t>) regulate complex stimulatory and inhibitory networks, as well as regulate the release of angiogenic factors in cancer cells</w:t>
      </w:r>
      <w:r w:rsidR="004308DF">
        <w:fldChar w:fldCharType="begin"/>
      </w:r>
      <w:r w:rsidR="00395D07">
        <w:instrText xml:space="preserve"> ADDIN ZOTERO_ITEM CSL_CITATION {"citationID":"FfvRoGxQ","properties":{"formattedCitation":"\\super 51,52\\nosupersub{}","plainCitation":"51,52","noteIndex":0},"citationItems":[{"id":439,"uris":["http://zotero.org/users/8255195/items/VXD8Z8UC"],"itemData":{"id":439,"type":"article-journal","abstract":"The development of cancer involves an intricate process, wherein many identified and unidentified factors play a role. Tumor angiogenesis, growth of new blood vessels, is one of the major prerequisites for tumor growth as tumor cells rely on adequate oxygen and nutrient supply as well as the removal of waste products. Growth factors including VEGF orchestrate the development of angiogenesis. In addition, nervous system via the release of neurotransmitters contributes to tumor angiogenesis. The nervous system governs functional activities of many organs, and, as tumors are not independent organs within an organism, this system is integrally involved in tumor growth and progression via regulating tumor angiogenesis. Various neurotransmitters have been reported to play an important role in tumor angiogenesis.","container-title":"Cancer Microenvironment","DOI":"10.1007/s12307-018-0207-3","ISSN":"1875-2292","issue":"1","journalAbbreviation":"Cancer Microenviron","note":"PMID: 29502307\nPMCID: PMC6008269","page":"1-11","source":"PubMed Central","title":"Role of the Nervous System in Tumor Angiogenesis","volume":"11","author":[{"family":"Kuol","given":"Nyanbol"},{"family":"Stojanovska","given":"Lily"},{"family":"Apostolopoulos","given":"Vasso"},{"family":"Nurgali","given":"Kulmira"}],"issued":{"date-parts":[["2018",3,4]]}}},{"id":444,"uris":["http://zotero.org/users/8255195/items/6KTG9LDE"],"itemData":{"id":444,"type":"article-journal","abstract":"Animal life is controlled by neurons and in this setting cholinergic neurons play an important role. Cholinergic neurons release ACh, which via nicotinic and muscarinic receptors (n- and mAChRs) mediate chemical neurotransmission, a highly integrative process. Thus, the organism responds to external and internal stimuli to maintain and optimize survival and mood. Blockade of cholinergic neurotransmission is followed by immediate death. However, cholinergic communication has been established from the beginning of life in primitive organisms such as bacteria, algae, protozoa, sponge and primitive plants and fungi, irrespective of neurons. Tubocurarine- and atropine-sensitive effects are observed in plants indicating functional significance. All components of the cholinergic system (ChAT, ACh, n- and mAChRs, high-affinity choline uptake, esterase) have been demonstrated in mammalian non-neuronal cells, including those of humans. Embryonic stem cells (mice), epithelial, endothelial and immune cells synthesize ACh, which via differently expressed patterns of n- and mAChRs modulates cell activities to respond to internal or external stimuli. This helps to maintain and optimize cell function, such as proliferation, differentiation, formation of a physical barrier, migration, and ion and water movements. Blockade of n- and mACHRs on non-innervated cells causes cellular dysfunction and/or cell death. Thus, cholinergic signalling in non-neuronal cells is comparable to cholinergic neurotransmission. Dysfunction of the non-neuronal cholinergic system is involved in the pathogenesis of diseases. Alterations have been detected in inflammatory processes and a pathobiologic role of non-neuronal ACh in different diseases is discussed. The present article reviews recent findings about the non-neuronal cholinergic system in humans.","container-title":"British Journal of Pharmacology","DOI":"10.1038/bjp.2008.185","ISSN":"0007-1188","issue":"8","journalAbbreviation":"Br J Pharmacol","language":"eng","note":"PMID: 18500366\nPMCID: PMC2518461","page":"1558-1571","source":"PubMed","title":"Acetylcholine beyond neurons: the non-neuronal cholinergic system in humans","title-short":"Acetylcholine beyond neurons","volume":"154","author":[{"family":"Wessler","given":"I."},{"family":"Kirkpatrick","given":"C. J."}],"issued":{"date-parts":[["2008",8]]}}}],"schema":"https://github.com/citation-style-language/schema/raw/master/csl-citation.json"} </w:instrText>
      </w:r>
      <w:r w:rsidR="004308DF">
        <w:fldChar w:fldCharType="separate"/>
      </w:r>
      <w:r w:rsidR="00395D07" w:rsidRPr="00395D07">
        <w:rPr>
          <w:vertAlign w:val="superscript"/>
        </w:rPr>
        <w:t>51,52</w:t>
      </w:r>
      <w:r w:rsidR="004308DF">
        <w:fldChar w:fldCharType="end"/>
      </w:r>
      <w:r>
        <w:t>. In addition to nicotine, other ligands for α7-nAChR have been reported; thus, the absence of identification of the ligand for α7-nAChR in cancer cells does not negate the important role of this receptor in promoting cancer cell migration and proliferation</w:t>
      </w:r>
      <w:r w:rsidR="004A44FA">
        <w:fldChar w:fldCharType="begin"/>
      </w:r>
      <w:r w:rsidR="00395D07">
        <w:instrText xml:space="preserve"> ADDIN ZOTERO_ITEM CSL_CITATION {"citationID":"10y3GAXE","properties":{"formattedCitation":"\\super 53\\nosupersub{}","plainCitation":"53","noteIndex":0},"citationItems":[{"id":447,"uris":["http://zotero.org/users/8255195/items/I2RFIBBS"],"itemData":{"id":447,"type":"article-journal","abstract":"Nicotinic acetylcholine receptors (nAChRs) are pentameric ligand‐gated ion channels involved in many physiological and pathological processes. In vertebrates, there are seventeen different nAChR subunits that combine to yield a variety of receptors with different pharmacology, function, and localization. The homomeric α7 receptor is one of the most abundant nAChRs in the nervous system and it is also present in non‐neuronal cells. It plays important roles in cognition, memory, pain, neuroprotection, and inflammation. Its diverse physiological actions and associated disorders have made of α7 an attractive novel target for drug modulation. Potentiation of the α7 receptor has emerged as a novel therapeutic strategy for several neurological diseases, such as Alzheimer's and Parkinson's diseases, and inflammatory disorders. In contrast, increased α7 activity has been associated with cancer cell proliferation. The presence of different drug target sites offers a great potential for α7 modulation in different pathological contexts. In particular, compounds that target allosteric sites offer significant advantages over orthosteric agonists due to higher selectivity and a broader spectrum of degrees and mechanisms of modulation. Heterologous expression of α7, together with chaperone proteins, combined with patch clamp recordings have provided important advances in our knowledge of the molecular basis of α7 responses and their potential modulation for pathological processes. This review gives a synthetic view of α7 and its molecular function, focusing on how its unique activation and desensitization features can be modified by pharmacological agents. This fundamental information offers insights into therapeutic strategies.","container-title":"The Journal of Physiology","DOI":"10.1113/JP275101","ISSN":"0022-3751","issue":"10","journalAbbreviation":"J Physiol","note":"PMID: 29131336\nPMCID: PMC5978320","page":"1847-1861","source":"PubMed Central","title":"Molecular function of α7 nicotinic receptors as drug targets","volume":"596","author":[{"family":"Bouzat","given":"Cecilia"},{"family":"Lasala","given":"Matías"},{"family":"Nielsen","given":"Beatriz Elizabeth"},{"family":"Corradi","given":"Jeremías"},{"family":"Esandi","given":"María del Carmen"}],"issued":{"date-parts":[["2018",5,15]]}}}],"schema":"https://github.com/citation-style-language/schema/raw/master/csl-citation.json"} </w:instrText>
      </w:r>
      <w:r w:rsidR="004A44FA">
        <w:fldChar w:fldCharType="separate"/>
      </w:r>
      <w:r w:rsidR="00395D07" w:rsidRPr="00395D07">
        <w:rPr>
          <w:vertAlign w:val="superscript"/>
        </w:rPr>
        <w:t>53</w:t>
      </w:r>
      <w:r w:rsidR="004A44FA">
        <w:fldChar w:fldCharType="end"/>
      </w:r>
      <w:r>
        <w:t xml:space="preserve">. </w:t>
      </w:r>
    </w:p>
    <w:p w14:paraId="08F6ED77" w14:textId="5C00E6D2" w:rsidR="00056D91" w:rsidRPr="00056D91" w:rsidRDefault="00056D91" w:rsidP="00056D91">
      <w:pPr>
        <w:pStyle w:val="BodyText"/>
      </w:pPr>
      <w:r>
        <w:t>Our co-localization data of EGR1 and α7-nAChR in xenograft tumor cells</w:t>
      </w:r>
      <w:r w:rsidR="004A44FA">
        <w:t xml:space="preserve"> by multiplex staining </w:t>
      </w:r>
      <w:r>
        <w:t>suggests that EGR1 may positively regulate expression of α7-nAChR in the poor-responder tumors and thereby increase α7-nAChR signaling that can promote cancer cell migration and proliferation. Although EGR1 can transcriptionally regulate α7-nAChR, there can also be bi-directional crosstalk between EGR1 and α7-nAChR in specific cells or microenvironments. For example, in the retina, choroidal neovascularization and upregulation of α7-nAChR expression are induced with laser treatment</w:t>
      </w:r>
      <w:r>
        <w:fldChar w:fldCharType="begin"/>
      </w:r>
      <w:r w:rsidR="004308DF">
        <w:instrText xml:space="preserve"> ADDIN ZOTERO_ITEM CSL_CITATION {"citationID":"4s55QbYP","properties":{"formattedCitation":"\\super 25\\nosupersub{}","plainCitation":"25","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fldChar w:fldCharType="separate"/>
      </w:r>
      <w:r w:rsidR="004308DF" w:rsidRPr="004308DF">
        <w:rPr>
          <w:vertAlign w:val="superscript"/>
        </w:rPr>
        <w:t>25</w:t>
      </w:r>
      <w:r>
        <w:fldChar w:fldCharType="end"/>
      </w:r>
      <w:r>
        <w:t xml:space="preserve"> and nicotine treatment of this model induced signaling of α7-nAChR that resulted in increased EGR1 transcription of FGF-2, promoting angiogenesis</w:t>
      </w:r>
      <w:r>
        <w:fldChar w:fldCharType="begin"/>
      </w:r>
      <w:r w:rsidR="004308DF">
        <w:instrText xml:space="preserve"> ADDIN ZOTERO_ITEM CSL_CITATION {"citationID":"0549kqWK","properties":{"formattedCitation":"\\super 25\\nosupersub{}","plainCitation":"25","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fldChar w:fldCharType="separate"/>
      </w:r>
      <w:r w:rsidR="004308DF" w:rsidRPr="004308DF">
        <w:rPr>
          <w:vertAlign w:val="superscript"/>
        </w:rPr>
        <w:t>25</w:t>
      </w:r>
      <w:r>
        <w:fldChar w:fldCharType="end"/>
      </w:r>
      <w:r>
        <w:t xml:space="preserve">. </w:t>
      </w:r>
    </w:p>
    <w:p w14:paraId="0400B3D8" w14:textId="3731242C" w:rsidR="00056D91" w:rsidRPr="00A946EC" w:rsidRDefault="00056D91" w:rsidP="00056D91">
      <w:pPr>
        <w:pStyle w:val="BodyText"/>
      </w:pPr>
      <w:r>
        <w:lastRenderedPageBreak/>
        <w:t xml:space="preserve">A </w:t>
      </w:r>
      <w:r w:rsidRPr="00A946EC">
        <w:t>common co-morbidit</w:t>
      </w:r>
      <w:r>
        <w:t>y</w:t>
      </w:r>
      <w:r w:rsidRPr="00A946EC">
        <w:t xml:space="preserve"> occur</w:t>
      </w:r>
      <w:r>
        <w:t>ring</w:t>
      </w:r>
      <w:r w:rsidRPr="00A946EC">
        <w:t xml:space="preserve"> in GBM patients </w:t>
      </w:r>
      <w:r>
        <w:t>is aging</w:t>
      </w:r>
      <w:r w:rsidR="004A44FA">
        <w:fldChar w:fldCharType="begin"/>
      </w:r>
      <w:r w:rsidR="00395D07">
        <w:instrText xml:space="preserve"> ADDIN ZOTERO_ITEM CSL_CITATION {"citationID":"BZ4ONCV1","properties":{"formattedCitation":"\\super 54\\nosupersub{}","plainCitation":"54","noteIndex":0},"citationItems":[{"id":453,"uris":["http://zotero.org/users/8255195/items/ISC7NJDM"],"itemData":{"id":453,"type":"article-journal","abstract":"Amyloid precursor protein (APP) is a type 1 transmembrane glycoprotein, and its homologs amyloid precursor-like protein 1 (APLP1) and amyloid precursor-like protein 2 (APLP2) are highly conserved in mammals. APP and APLP are known to be intimately involved in the pathogenesis and progression of Alzheimer’s disease and to play important roles in neuronal homeostasis and development and neural transmission. APP and APLP are also expressed in non-neuronal tissues and are overexpressed in cancer cells. Furthermore, research indicates they are involved in several cancers. In this review, we examine the biological characteristics of APP-related family members and their roles in cancer.","container-title":"International Journal of Molecular Sciences","DOI":"10.3390/ijms22094999","ISSN":"1422-0067","issue":"9","journalAbbreviation":"Int J Mol Sci","note":"PMID: 34066808\nPMCID: PMC8125876","page":"4999","source":"PubMed Central","title":"Molecular Characteristics of Amyloid Precursor Protein (APP) and Its Effects in Cancer","volume":"22","author":[{"family":"Lee","given":"Han Na"},{"family":"Jeong","given":"Mi Suk"},{"family":"Jang","given":"Se Bok"}],"issued":{"date-parts":[["2021",5,8]]}}}],"schema":"https://github.com/citation-style-language/schema/raw/master/csl-citation.json"} </w:instrText>
      </w:r>
      <w:r w:rsidR="004A44FA">
        <w:fldChar w:fldCharType="separate"/>
      </w:r>
      <w:r w:rsidR="00395D07" w:rsidRPr="00395D07">
        <w:rPr>
          <w:vertAlign w:val="superscript"/>
        </w:rPr>
        <w:t>54</w:t>
      </w:r>
      <w:r w:rsidR="004A44FA">
        <w:fldChar w:fldCharType="end"/>
      </w:r>
      <w:r w:rsidR="004A44FA">
        <w:t xml:space="preserve">. </w:t>
      </w:r>
      <w:r>
        <w:t>There is a peak in the incidence of GBM in the sixth and seventh decade and a</w:t>
      </w:r>
      <w:r w:rsidRPr="00A946EC">
        <w:t>ging</w:t>
      </w:r>
      <w:r>
        <w:t xml:space="preserve"> </w:t>
      </w:r>
      <w:r w:rsidRPr="00A946EC">
        <w:t>is associated with an increase</w:t>
      </w:r>
      <w:r>
        <w:t xml:space="preserve">d </w:t>
      </w:r>
      <w:r w:rsidRPr="00A946EC">
        <w:t xml:space="preserve">deposition </w:t>
      </w:r>
      <w:r>
        <w:t xml:space="preserve">in the brain </w:t>
      </w:r>
      <w:r w:rsidRPr="00A946EC">
        <w:t>of amyloid-β-A4 protein</w:t>
      </w:r>
      <w:r>
        <w:t xml:space="preserve"> (APP)</w:t>
      </w:r>
      <w:r w:rsidR="004A44FA">
        <w:fldChar w:fldCharType="begin"/>
      </w:r>
      <w:r w:rsidR="00395D07">
        <w:instrText xml:space="preserve"> ADDIN ZOTERO_ITEM CSL_CITATION {"citationID":"pDtyb0F4","properties":{"formattedCitation":"\\super 54\\nosupersub{}","plainCitation":"54","noteIndex":0},"citationItems":[{"id":453,"uris":["http://zotero.org/users/8255195/items/ISC7NJDM"],"itemData":{"id":453,"type":"article-journal","abstract":"Amyloid precursor protein (APP) is a type 1 transmembrane glycoprotein, and its homologs amyloid precursor-like protein 1 (APLP1) and amyloid precursor-like protein 2 (APLP2) are highly conserved in mammals. APP and APLP are known to be intimately involved in the pathogenesis and progression of Alzheimer’s disease and to play important roles in neuronal homeostasis and development and neural transmission. APP and APLP are also expressed in non-neuronal tissues and are overexpressed in cancer cells. Furthermore, research indicates they are involved in several cancers. In this review, we examine the biological characteristics of APP-related family members and their roles in cancer.","container-title":"International Journal of Molecular Sciences","DOI":"10.3390/ijms22094999","ISSN":"1422-0067","issue":"9","journalAbbreviation":"Int J Mol Sci","note":"PMID: 34066808\nPMCID: PMC8125876","page":"4999","source":"PubMed Central","title":"Molecular Characteristics of Amyloid Precursor Protein (APP) and Its Effects in Cancer","volume":"22","author":[{"family":"Lee","given":"Han Na"},{"family":"Jeong","given":"Mi Suk"},{"family":"Jang","given":"Se Bok"}],"issued":{"date-parts":[["2021",5,8]]}}}],"schema":"https://github.com/citation-style-language/schema/raw/master/csl-citation.json"} </w:instrText>
      </w:r>
      <w:r w:rsidR="004A44FA">
        <w:fldChar w:fldCharType="separate"/>
      </w:r>
      <w:r w:rsidR="00395D07" w:rsidRPr="00395D07">
        <w:rPr>
          <w:vertAlign w:val="superscript"/>
        </w:rPr>
        <w:t>54</w:t>
      </w:r>
      <w:r w:rsidR="004A44FA">
        <w:fldChar w:fldCharType="end"/>
      </w:r>
      <w:r>
        <w:t>.  The APP protein is a ligand for α7-nAChR</w:t>
      </w:r>
      <w:r w:rsidR="00557831">
        <w:fldChar w:fldCharType="begin"/>
      </w:r>
      <w:r w:rsidR="00395D07">
        <w:instrText xml:space="preserve"> ADDIN ZOTERO_ITEM CSL_CITATION {"citationID":"Qnahyr0z","properties":{"formattedCitation":"\\super 55\\nosupersub{}","plainCitation":"55","noteIndex":0},"citationItems":[{"id":456,"uris":["http://zotero.org/users/8255195/items/QF7FS7TL"],"itemData":{"id":456,"type":"article-journal","abstract":"Alzheimer's disease pathology is characterized by the presence of neuritic plaques and the loss of cholinergic neurons in the brain. The underlying mechanisms leading to these events are unclear, but the 42-amino acid beta-amyloid peptide (Abeta(1-42)) is involved. Immunohistochemical studies on human sporadic Alzheimer's disease brains demonstrate that Abeta(1-42) and a neuronal pentameric cation channel, the alpha7 nicotinic acetylcholine receptor (alpha7nAChR), are both present in neuritic plaques and co-localize in individual cortical neurons. Using human brain tissues and cells that overexpress either alpha7nAChR or amyloid precursor protein as the starting material, Abeta(1-42) and alpha7nAChR can be co-immunoprecipitated by the respective specific antibodies, suggesting that they are tightly associated. The formation of the alpha7nAChR.Abeta(1-42) complex can be efficiently suppressed by Abeta(12-28), implying that this Abeta sequence region contains the binding epitope. Receptor binding experiments show that Abeta(1-42) and alpha7nAChR bind with high affinity, and this interaction can be inhibited by alpha7nAChR ligands. Human neuroblastoma cells overexpressing alpha7nAChR are readily killed by Abeta(1-42), whereas alpha7nAChR agonists such as nicotine and epibatidine offered protection. Because Abeta(1-42) inhibits alpha7nAChR-dependent calcium activation and acetylcholine release, two processes critically involved in memory and cognitive functions, and the distribution of alpha7nAChR correlates with neuritic plaques in Alzheimer's disease brains, we propose that interaction of the alpha7nAChR and Abeta(1-42) is a pivotal mechanism involved in the pathophysiology of Alzheimer's disease.","container-title":"The Journal of Biological Chemistry","DOI":"10.1074/jbc.275.8.5626","ISSN":"0021-9258","issue":"8","journalAbbreviation":"J Biol Chem","language":"eng","note":"PMID: 10681545","page":"5626-5632","source":"PubMed","title":"beta-Amyloid(1-42) binds to alpha7 nicotinic acetylcholine receptor with high affinity. Implications for Alzheimer's disease pathology","volume":"275","author":[{"family":"Wang","given":"H. Y."},{"family":"Lee","given":"D. H."},{"family":"D'Andrea","given":"M. R."},{"family":"Peterson","given":"P. A."},{"family":"Shank","given":"R. P."},{"family":"Reitz","given":"A. B."}],"issued":{"date-parts":[["2000",2,25]]}}}],"schema":"https://github.com/citation-style-language/schema/raw/master/csl-citation.json"} </w:instrText>
      </w:r>
      <w:r w:rsidR="00557831">
        <w:fldChar w:fldCharType="separate"/>
      </w:r>
      <w:r w:rsidR="00395D07" w:rsidRPr="00395D07">
        <w:rPr>
          <w:vertAlign w:val="superscript"/>
        </w:rPr>
        <w:t>55</w:t>
      </w:r>
      <w:r w:rsidR="00557831">
        <w:fldChar w:fldCharType="end"/>
      </w:r>
      <w:r w:rsidRPr="00A946EC">
        <w:t xml:space="preserve">. </w:t>
      </w:r>
      <w:r>
        <w:t xml:space="preserve">This suggests that older adults with GBM that demonstrate increased tumor cell expression of α7-nAChR may be at risk for increased activation of tumor cell α7-nAChR by the ligand APP, followed by increased α7-nAChR signaling that can promote tumor cell migration and/or proliferation.  </w:t>
      </w:r>
    </w:p>
    <w:p w14:paraId="76E137EA" w14:textId="5C9C3E63" w:rsidR="00BF0284" w:rsidRPr="009D7E8F" w:rsidRDefault="00BF0284" w:rsidP="009D7E8F">
      <w:pPr>
        <w:pStyle w:val="BodyText"/>
        <w:rPr>
          <w:i/>
        </w:rPr>
      </w:pPr>
      <w:r>
        <w:rPr>
          <w:i/>
        </w:rPr>
        <w:t xml:space="preserve">4.4. </w:t>
      </w:r>
      <w:r w:rsidR="00557831">
        <w:rPr>
          <w:i/>
        </w:rPr>
        <w:t>Poor responders to bevacizumab demonstrated upregulation of a collagen gene set.</w:t>
      </w:r>
      <w:r>
        <w:rPr>
          <w:i/>
        </w:rP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1FE3BF3C"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395D07">
        <w:instrText xml:space="preserve"> ADDIN ZOTERO_ITEM CSL_CITATION {"citationID":"SUIIm1oJ","properties":{"formattedCitation":"\\super 56,57\\nosupersub{}","plainCitation":"56,57","noteIndex":0},"citationItems":[{"id":15,"uris":["http://zotero.org/users/8255195/items/GXMQ5MC6"],"itemData":{"id":15,"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6,"uris":["http://zotero.org/users/8255195/items/QMVFQJ3I"],"itemData":{"id":16,"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395D07" w:rsidRPr="00395D07">
        <w:rPr>
          <w:vertAlign w:val="superscript"/>
        </w:rPr>
        <w:t>56,57</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395D07">
        <w:instrText xml:space="preserve"> ADDIN ZOTERO_ITEM CSL_CITATION {"citationID":"qNqADuLd","properties":{"formattedCitation":"\\super 58\\nosupersub{}","plainCitation":"58","noteIndex":0},"citationItems":[{"id":"1ODBzypS/MCUe9kIu","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395D07" w:rsidRPr="00395D07">
        <w:rPr>
          <w:vertAlign w:val="superscript"/>
        </w:rPr>
        <w:t>58</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lastRenderedPageBreak/>
        <w:t>4</w:t>
      </w:r>
      <w:r w:rsidR="009E01E8" w:rsidRPr="00B20918">
        <w:t>.</w:t>
      </w:r>
      <w:r w:rsidR="00BF0284">
        <w:t>6</w:t>
      </w:r>
      <w:r w:rsidR="00A06481" w:rsidRPr="00B20918">
        <w:tab/>
      </w:r>
      <w:r w:rsidR="00DD72B8">
        <w:t>Future Directions</w:t>
      </w:r>
    </w:p>
    <w:p w14:paraId="3655D22B" w14:textId="237B1D64"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557831">
        <w:t xml:space="preserve">, </w:t>
      </w:r>
      <w:r w:rsidR="00557831" w:rsidRPr="00557831">
        <w:rPr>
          <w:i/>
          <w:iCs/>
        </w:rPr>
        <w:t>SOX10</w:t>
      </w:r>
      <w:r w:rsidR="00557831">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69DBAC89" w:rsidR="00187EFA" w:rsidRPr="008238DB" w:rsidRDefault="00E45F7E" w:rsidP="008238DB">
      <w:pPr>
        <w:pStyle w:val="BodyText"/>
      </w:pPr>
      <w:r>
        <w:t xml:space="preserve">While our </w:t>
      </w:r>
      <w:r w:rsidR="00E159BA">
        <w:t>study</w:t>
      </w:r>
      <w:r>
        <w:t xml:space="preserve"> did identify significant transcriptomic </w:t>
      </w:r>
      <w:r w:rsidR="008C41A5">
        <w:t xml:space="preserve">changes that were validated at </w:t>
      </w:r>
      <w:r w:rsidR="00557831">
        <w:t xml:space="preserve">a protein </w:t>
      </w:r>
      <w:r w:rsidR="008C41A5">
        <w:t>level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and</w:t>
      </w:r>
      <w:r w:rsidR="00557831">
        <w:t>,</w:t>
      </w:r>
      <w:r>
        <w:t xml:space="preserve"> </w:t>
      </w:r>
      <w:r w:rsidR="00557831">
        <w:t xml:space="preserve">broadly,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lastRenderedPageBreak/>
        <w:t xml:space="preserve">frequently </w:t>
      </w:r>
      <w:r w:rsidR="000432B9">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395D07">
        <w:rPr>
          <w:highlight w:val="yellow"/>
        </w:rPr>
        <w:instrText xml:space="preserve"> ADDIN ZOTERO_ITEM CSL_CITATION {"citationID":"kdWqAeaq","properties":{"formattedCitation":"\\super 59\\nosupersub{}","plainCitation":"59","noteIndex":0},"citationItems":[{"id":"1ODBzypS/jovWSbIW","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395D07" w:rsidRPr="00395D07">
        <w:rPr>
          <w:vertAlign w:val="superscript"/>
        </w:rPr>
        <w:t>59</w:t>
      </w:r>
      <w:r w:rsidRPr="002D7E09">
        <w:rPr>
          <w:highlight w:val="yellow"/>
        </w:rPr>
        <w:fldChar w:fldCharType="end"/>
      </w:r>
      <w:r>
        <w:t>.</w:t>
      </w:r>
      <w:r w:rsidR="00615CB0">
        <w:t xml:space="preserve"> Overall, computational analysis of glioblastoma prevents causative associations</w:t>
      </w:r>
      <w:r w:rsidR="006400CC">
        <w:t xml:space="preserve"> as genetic confounders are difficult to account for</w:t>
      </w:r>
      <w:r w:rsidR="00615CB0">
        <w:t xml:space="preserve">. However, the genes and pathways identified in our analysis describe a distinct molecular phenotype of bevacizumab </w:t>
      </w:r>
      <w:r w:rsidR="006400CC">
        <w:t xml:space="preserve">with demonstratable clinical effect. </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1</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Analysis of GBM samples before filtering</w:t>
      </w:r>
      <w:r w:rsidR="001A07DF" w:rsidRPr="00225AC3">
        <w:rPr>
          <w:bCs w:val="0"/>
          <w:sz w:val="24"/>
          <w:szCs w:val="24"/>
        </w:rPr>
        <w:t xml:space="preserve">. </w:t>
      </w:r>
      <w:r w:rsidRPr="00225AC3">
        <w:rPr>
          <w:b w:val="0"/>
          <w:bCs w:val="0"/>
          <w:sz w:val="24"/>
          <w:szCs w:val="24"/>
        </w:rPr>
        <w:t xml:space="preserve"> A. The first two principal components of each mouse </w:t>
      </w:r>
      <w:r w:rsidR="00F42292" w:rsidRPr="00225AC3">
        <w:rPr>
          <w:b w:val="0"/>
          <w:bCs w:val="0"/>
          <w:sz w:val="24"/>
          <w:szCs w:val="24"/>
        </w:rPr>
        <w:t>are</w:t>
      </w:r>
      <w:r w:rsidRPr="00225AC3">
        <w:rPr>
          <w:b w:val="0"/>
          <w:bCs w:val="0"/>
          <w:sz w:val="24"/>
          <w:szCs w:val="24"/>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2</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Comparison of mean-variance trend before and after hyperparameter optimization. </w:t>
      </w:r>
      <w:r w:rsidR="002D439E" w:rsidRPr="00225AC3">
        <w:rPr>
          <w:b w:val="0"/>
          <w:bCs w:val="0"/>
          <w:sz w:val="24"/>
          <w:szCs w:val="24"/>
        </w:rPr>
        <w:t xml:space="preserve">Mean-variance trends before (left) and after (right) transcript filtering based on hyperparameter optimization. </w:t>
      </w:r>
    </w:p>
    <w:p w14:paraId="6BDA95FD" w14:textId="2366F78E" w:rsidR="0021410D" w:rsidRDefault="0021410D" w:rsidP="0021410D">
      <w:pPr>
        <w:pStyle w:val="Caption"/>
        <w:rPr>
          <w:bCs w:val="0"/>
        </w:rPr>
      </w:pPr>
    </w:p>
    <w:p w14:paraId="4033CC17" w14:textId="0B59A4F5" w:rsidR="0021410D" w:rsidRPr="0021410D" w:rsidRDefault="0021410D" w:rsidP="0021410D">
      <w:r>
        <w:rPr>
          <w:noProof/>
        </w:rPr>
        <w:drawing>
          <wp:inline distT="0" distB="0" distL="0" distR="0" wp14:anchorId="58948E42" wp14:editId="293FB173">
            <wp:extent cx="2971800" cy="29718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971800" cy="2971800"/>
                    </a:xfrm>
                    <a:prstGeom prst="rect">
                      <a:avLst/>
                    </a:prstGeom>
                  </pic:spPr>
                </pic:pic>
              </a:graphicData>
            </a:graphic>
          </wp:inline>
        </w:drawing>
      </w:r>
      <w:r>
        <w:rPr>
          <w:noProof/>
        </w:rPr>
        <w:drawing>
          <wp:inline distT="0" distB="0" distL="0" distR="0" wp14:anchorId="091A0BD2" wp14:editId="50F14894">
            <wp:extent cx="2971800" cy="29718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971800" cy="2971800"/>
                    </a:xfrm>
                    <a:prstGeom prst="rect">
                      <a:avLst/>
                    </a:prstGeom>
                  </pic:spPr>
                </pic:pic>
              </a:graphicData>
            </a:graphic>
          </wp:inline>
        </w:drawing>
      </w:r>
    </w:p>
    <w:p w14:paraId="33C82618" w14:textId="3E37F9E2" w:rsidR="0021410D" w:rsidRPr="00225AC3" w:rsidRDefault="0021410D" w:rsidP="00740F7D">
      <w:pPr>
        <w:pStyle w:val="Caption"/>
        <w:rPr>
          <w:bCs w:val="0"/>
          <w:sz w:val="24"/>
          <w:szCs w:val="24"/>
        </w:rPr>
      </w:pPr>
      <w:r w:rsidRPr="00225AC3">
        <w:rPr>
          <w:bCs w:val="0"/>
          <w:sz w:val="24"/>
          <w:szCs w:val="24"/>
        </w:rPr>
        <w:t>Supplemental Figure 3. Correlation between EGR1 expression and CHRNA7 (A) and RAMP3 (B) expression in TCGA GBM samples</w:t>
      </w:r>
      <w:r w:rsidR="00740F7D" w:rsidRPr="00225AC3">
        <w:rPr>
          <w:bCs w:val="0"/>
          <w:sz w:val="24"/>
          <w:szCs w:val="24"/>
        </w:rPr>
        <w:t>.</w:t>
      </w:r>
    </w:p>
    <w:p w14:paraId="047A3988" w14:textId="5FFDD57F" w:rsidR="00740F7D" w:rsidRDefault="00740F7D" w:rsidP="00740F7D"/>
    <w:p w14:paraId="27F440BB" w14:textId="3B9F88F0" w:rsidR="00740F7D" w:rsidRDefault="00740F7D" w:rsidP="00740F7D">
      <w:r>
        <w:rPr>
          <w:noProof/>
        </w:rPr>
        <w:drawing>
          <wp:inline distT="0" distB="0" distL="0" distR="0" wp14:anchorId="6213BF89" wp14:editId="72554204">
            <wp:extent cx="2943225" cy="2522809"/>
            <wp:effectExtent l="0" t="0" r="3175" b="508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rotWithShape="1">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621" r="-621"/>
                    <a:stretch/>
                  </pic:blipFill>
                  <pic:spPr>
                    <a:xfrm>
                      <a:off x="0" y="0"/>
                      <a:ext cx="2943225" cy="2522809"/>
                    </a:xfrm>
                    <a:prstGeom prst="rect">
                      <a:avLst/>
                    </a:prstGeom>
                  </pic:spPr>
                </pic:pic>
              </a:graphicData>
            </a:graphic>
          </wp:inline>
        </w:drawing>
      </w:r>
    </w:p>
    <w:p w14:paraId="381D49CA" w14:textId="336304C4" w:rsidR="00740F7D" w:rsidRPr="00225AC3" w:rsidRDefault="00740F7D" w:rsidP="00740F7D">
      <w:pPr>
        <w:pStyle w:val="Caption"/>
        <w:rPr>
          <w:bCs w:val="0"/>
          <w:sz w:val="24"/>
          <w:szCs w:val="24"/>
        </w:rPr>
      </w:pPr>
      <w:r w:rsidRPr="00225AC3">
        <w:rPr>
          <w:bCs w:val="0"/>
          <w:sz w:val="24"/>
          <w:szCs w:val="24"/>
        </w:rPr>
        <w:t>Supplemental Figure 4. Survival curves of EGR1 and CHRNA7 or RAMP3 upregulated patients.</w:t>
      </w:r>
    </w:p>
    <w:p w14:paraId="66132166" w14:textId="77777777" w:rsidR="00740F7D" w:rsidRDefault="00740F7D">
      <w:pPr>
        <w:rPr>
          <w:i/>
        </w:rPr>
      </w:pPr>
      <w:r>
        <w:br w:type="page"/>
      </w:r>
    </w:p>
    <w:p w14:paraId="78725FFD" w14:textId="4BD283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64E50A17" w14:textId="77777777" w:rsidR="00A64E30" w:rsidRDefault="00A64E30" w:rsidP="006A0A50"/>
    <w:p w14:paraId="15A4C6B6" w14:textId="062B767A" w:rsidR="00695740" w:rsidRPr="00695740" w:rsidRDefault="00695740" w:rsidP="006A0A5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lastRenderedPageBreak/>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081A0B35" w:rsidR="0019166E" w:rsidRPr="0019166E" w:rsidRDefault="0019166E" w:rsidP="0019166E">
      <w:r w:rsidRPr="00A64E30">
        <w:rPr>
          <w:b/>
        </w:rPr>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w:t>
            </w:r>
            <w:r>
              <w:lastRenderedPageBreak/>
              <w:t>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lastRenderedPageBreak/>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 xml:space="preserve">HALLMARK PI3K AKT </w:t>
            </w:r>
            <w:r>
              <w:lastRenderedPageBreak/>
              <w:t>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lastRenderedPageBreak/>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w:t>
            </w:r>
            <w:r>
              <w:lastRenderedPageBreak/>
              <w:t>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lastRenderedPageBreak/>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D84073" w:rsidP="003777FA">
      <w:hyperlink r:id="rId2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2264F982" w14:textId="77777777" w:rsidR="00395D07" w:rsidRPr="00395D07" w:rsidRDefault="00D55E90" w:rsidP="00395D07">
      <w:pPr>
        <w:pStyle w:val="Bibliography"/>
      </w:pPr>
      <w:r>
        <w:fldChar w:fldCharType="begin"/>
      </w:r>
      <w:r w:rsidR="00213CBF">
        <w:instrText xml:space="preserve"> ADDIN ZOTERO_BIBL {"uncited":[],"omitted":[],"custom":[]} CSL_BIBLIOGRAPHY </w:instrText>
      </w:r>
      <w:r>
        <w:fldChar w:fldCharType="separate"/>
      </w:r>
      <w:r w:rsidR="00395D07" w:rsidRPr="00395D07">
        <w:t xml:space="preserve">1. </w:t>
      </w:r>
      <w:r w:rsidR="00395D07" w:rsidRPr="00395D07">
        <w:tab/>
        <w:t xml:space="preserve">Gil-Gil MJ, Mesia C, Rey M, Bruna J. Bevacizumab for the Treatment of Glioblastoma. Clin Med Insights Oncol 2013;7:123–35. </w:t>
      </w:r>
    </w:p>
    <w:p w14:paraId="16C4A91A" w14:textId="77777777" w:rsidR="00395D07" w:rsidRPr="00395D07" w:rsidRDefault="00395D07" w:rsidP="00395D07">
      <w:pPr>
        <w:pStyle w:val="Bibliography"/>
      </w:pPr>
      <w:r w:rsidRPr="00395D07">
        <w:t xml:space="preserve">2. </w:t>
      </w:r>
      <w:r w:rsidRPr="00395D07">
        <w:tab/>
        <w:t xml:space="preserve">Weller M, Cloughesy T, Perry JR, Wick W. Standards of care for treatment of recurrent glioblastoma--are we there yet? Neuro-Oncol 2013;15(1):4–27. </w:t>
      </w:r>
    </w:p>
    <w:p w14:paraId="1197F8C1" w14:textId="77777777" w:rsidR="00395D07" w:rsidRPr="00395D07" w:rsidRDefault="00395D07" w:rsidP="00395D07">
      <w:pPr>
        <w:pStyle w:val="Bibliography"/>
      </w:pPr>
      <w:r w:rsidRPr="00395D07">
        <w:t xml:space="preserve">3. </w:t>
      </w:r>
      <w:r w:rsidRPr="00395D07">
        <w:tab/>
        <w:t xml:space="preserve">Chamberlain MC. Bevacizumab for the Treatment of Recurrent Glioblastoma. Clin Med Insights Oncol 2011;5:117–29. </w:t>
      </w:r>
    </w:p>
    <w:p w14:paraId="0E2EC155" w14:textId="77777777" w:rsidR="00395D07" w:rsidRPr="00395D07" w:rsidRDefault="00395D07" w:rsidP="00395D07">
      <w:pPr>
        <w:pStyle w:val="Bibliography"/>
      </w:pPr>
      <w:r w:rsidRPr="00395D07">
        <w:t xml:space="preserve">4. </w:t>
      </w:r>
      <w:r w:rsidRPr="00395D07">
        <w:tab/>
        <w:t xml:space="preserve">Cohen MH, Shen YL, Keegan P, Pazdur R. FDA drug approval summary: bevacizumab (Avastin) as treatment of recurrent glioblastoma multiforme. The Oncologist 2009;14(11):1131–8. </w:t>
      </w:r>
    </w:p>
    <w:p w14:paraId="32BB9CB7" w14:textId="77777777" w:rsidR="00395D07" w:rsidRPr="00395D07" w:rsidRDefault="00395D07" w:rsidP="00395D07">
      <w:pPr>
        <w:pStyle w:val="Bibliography"/>
      </w:pPr>
      <w:r w:rsidRPr="00395D07">
        <w:t xml:space="preserve">5. </w:t>
      </w:r>
      <w:r w:rsidRPr="00395D07">
        <w:tab/>
        <w:t xml:space="preserve">Neufeld G, Cohen T, Gengrinovitch S, Poltorak Z. Vascular endothelial growth factor (VEGF) and its receptors. FASEB J Off Publ Fed Am Soc Exp Biol 1999;13(1):9–22. </w:t>
      </w:r>
    </w:p>
    <w:p w14:paraId="6277F338" w14:textId="77777777" w:rsidR="00395D07" w:rsidRPr="00395D07" w:rsidRDefault="00395D07" w:rsidP="00395D07">
      <w:pPr>
        <w:pStyle w:val="Bibliography"/>
      </w:pPr>
      <w:r w:rsidRPr="00395D07">
        <w:t xml:space="preserve">6. </w:t>
      </w:r>
      <w:r w:rsidRPr="00395D07">
        <w:tab/>
        <w:t xml:space="preserve">Müller-Greven G, Carlin CR, Burgett ME, et al. Macropinocytosis of Bevacizumab by Glioblastoma Cells in the Perivascular Niche Affects their Survival. Clin Cancer Res 2017;23(22):7059–71. </w:t>
      </w:r>
    </w:p>
    <w:p w14:paraId="2EBA83E9" w14:textId="77777777" w:rsidR="00395D07" w:rsidRPr="00395D07" w:rsidRDefault="00395D07" w:rsidP="00395D07">
      <w:pPr>
        <w:pStyle w:val="Bibliography"/>
      </w:pPr>
      <w:r w:rsidRPr="00395D07">
        <w:t xml:space="preserve">7. </w:t>
      </w:r>
      <w:r w:rsidRPr="00395D07">
        <w:tab/>
        <w:t xml:space="preserve">Kazazi-Hyseni F, Beijnen JH, Schellens JHM. Bevacizumab. The Oncologist 2010;15(8):819–25. </w:t>
      </w:r>
    </w:p>
    <w:p w14:paraId="44634FF2" w14:textId="77777777" w:rsidR="00395D07" w:rsidRPr="00395D07" w:rsidRDefault="00395D07" w:rsidP="00395D07">
      <w:pPr>
        <w:pStyle w:val="Bibliography"/>
      </w:pPr>
      <w:r w:rsidRPr="00395D07">
        <w:lastRenderedPageBreak/>
        <w:t xml:space="preserve">8. </w:t>
      </w:r>
      <w:r w:rsidRPr="00395D07">
        <w:tab/>
        <w:t xml:space="preserve">Shen G, Wang Y-J, Guan Y-J, et al. Relief Effect of Bevacizumab on Severe Edema Induced by Re-irradiation in Brain Tumor Patients. Chin Med J (Engl) 2015;128(15):2126–9. </w:t>
      </w:r>
    </w:p>
    <w:p w14:paraId="30FEC9A3" w14:textId="77777777" w:rsidR="00395D07" w:rsidRPr="00395D07" w:rsidRDefault="00395D07" w:rsidP="00395D07">
      <w:pPr>
        <w:pStyle w:val="Bibliography"/>
      </w:pPr>
      <w:r w:rsidRPr="00395D07">
        <w:t xml:space="preserve">9. </w:t>
      </w:r>
      <w:r w:rsidRPr="00395D07">
        <w:tab/>
        <w:t>Haibe Y, Kreidieh M, El Hajj H, et al. Resistance Mechanisms to Anti-angiogenic Therapies in Cancer. Front Oncol [Internet] 2020 [cited 2022 Mar 5];10. Available from: https://www.frontiersin.org/article/10.3389/fonc.2020.00221</w:t>
      </w:r>
    </w:p>
    <w:p w14:paraId="398A3A12" w14:textId="77777777" w:rsidR="00395D07" w:rsidRPr="00395D07" w:rsidRDefault="00395D07" w:rsidP="00395D07">
      <w:pPr>
        <w:pStyle w:val="Bibliography"/>
      </w:pPr>
      <w:r w:rsidRPr="00395D07">
        <w:t xml:space="preserve">10. </w:t>
      </w:r>
      <w:r w:rsidRPr="00395D07">
        <w:tab/>
        <w:t xml:space="preserve">Eto T. A review of the biological properties and clinical implications of adrenomedullin and proadrenomedullin N-terminal 20 peptide (PAMP), hypotensive and vasodilating peptides. Peptides 2001;22(11):1693–711. </w:t>
      </w:r>
    </w:p>
    <w:p w14:paraId="06E2A5CD" w14:textId="77777777" w:rsidR="00395D07" w:rsidRPr="00395D07" w:rsidRDefault="00395D07" w:rsidP="00395D07">
      <w:pPr>
        <w:pStyle w:val="Bibliography"/>
      </w:pPr>
      <w:r w:rsidRPr="00395D07">
        <w:t xml:space="preserve">11. </w:t>
      </w:r>
      <w:r w:rsidRPr="00395D07">
        <w:tab/>
        <w:t xml:space="preserve">Kuwasako K, Kitamura K, Nagata S, Hikosaka T, Takei Y, Kato J. Shared and separate functions of the RAMP-based adrenomedullin receptors. Peptides 2011;32(7):1540–50. </w:t>
      </w:r>
    </w:p>
    <w:p w14:paraId="3FFF541B" w14:textId="77777777" w:rsidR="00395D07" w:rsidRPr="00395D07" w:rsidRDefault="00395D07" w:rsidP="00395D07">
      <w:pPr>
        <w:pStyle w:val="Bibliography"/>
      </w:pPr>
      <w:r w:rsidRPr="00395D07">
        <w:t xml:space="preserve">12. </w:t>
      </w:r>
      <w:r w:rsidRPr="00395D07">
        <w:tab/>
        <w:t xml:space="preserve">Shindo T, Kurihara Y, Nishimatsu H, et al. Vascular abnormalities and elevated blood pressure in mice lacking adrenomedullin gene. Circulation 2001;104(16):1964–71. </w:t>
      </w:r>
    </w:p>
    <w:p w14:paraId="414A7736" w14:textId="77777777" w:rsidR="00395D07" w:rsidRPr="00395D07" w:rsidRDefault="00395D07" w:rsidP="00395D07">
      <w:pPr>
        <w:pStyle w:val="Bibliography"/>
      </w:pPr>
      <w:r w:rsidRPr="00395D07">
        <w:t xml:space="preserve">13. </w:t>
      </w:r>
      <w:r w:rsidRPr="00395D07">
        <w:tab/>
        <w:t xml:space="preserve">Ouafik L, Sauze S, Boudouresque F, et al. Neutralization of adrenomedullin inhibits the growth of human glioblastoma cell lines in vitro and suppresses tumor xenograft growth in vivo. Am J Pathol 2002;160(4):1279–92. </w:t>
      </w:r>
    </w:p>
    <w:p w14:paraId="60CC1F91" w14:textId="77777777" w:rsidR="00395D07" w:rsidRPr="00395D07" w:rsidRDefault="00395D07" w:rsidP="00395D07">
      <w:pPr>
        <w:pStyle w:val="Bibliography"/>
      </w:pPr>
      <w:r w:rsidRPr="00395D07">
        <w:t xml:space="preserve">14. </w:t>
      </w:r>
      <w:r w:rsidRPr="00395D07">
        <w:tab/>
        <w:t xml:space="preserve">Ribatti D, Nico B, Spinazzi R, Vacca A, Nussdorfer GG. The role of adrenomedullin in angiogenesis. Peptides 2005;26(9):1670–5. </w:t>
      </w:r>
    </w:p>
    <w:p w14:paraId="11E3EC6C" w14:textId="77777777" w:rsidR="00395D07" w:rsidRPr="00395D07" w:rsidRDefault="00395D07" w:rsidP="00395D07">
      <w:pPr>
        <w:pStyle w:val="Bibliography"/>
      </w:pPr>
      <w:r w:rsidRPr="00395D07">
        <w:t xml:space="preserve">15. </w:t>
      </w:r>
      <w:r w:rsidRPr="00395D07">
        <w:tab/>
        <w:t xml:space="preserve">Kaafarani I, Fernandez-Sauze S, Berenguer C, et al. Targeting adrenomedullin receptors with systemic delivery of neutralizing antibodies inhibits tumor angiogenesis and suppresses growth of human tumor xenografts in mice. FASEB J 2009;23(10):3424–35. </w:t>
      </w:r>
    </w:p>
    <w:p w14:paraId="6FF1B08A" w14:textId="77777777" w:rsidR="00395D07" w:rsidRPr="00395D07" w:rsidRDefault="00395D07" w:rsidP="00395D07">
      <w:pPr>
        <w:pStyle w:val="Bibliography"/>
      </w:pPr>
      <w:r w:rsidRPr="00395D07">
        <w:t xml:space="preserve">16. </w:t>
      </w:r>
      <w:r w:rsidRPr="00395D07">
        <w:tab/>
        <w:t xml:space="preserve">Lee J, Cooke JP. Nicotine and Pathological Angiogenesis. Life Sci 2012;91(0):1058–64. </w:t>
      </w:r>
    </w:p>
    <w:p w14:paraId="260E9F03" w14:textId="77777777" w:rsidR="00395D07" w:rsidRPr="00395D07" w:rsidRDefault="00395D07" w:rsidP="00395D07">
      <w:pPr>
        <w:pStyle w:val="Bibliography"/>
      </w:pPr>
      <w:r w:rsidRPr="00395D07">
        <w:t xml:space="preserve">17. </w:t>
      </w:r>
      <w:r w:rsidRPr="00395D07">
        <w:tab/>
        <w:t xml:space="preserve">Davis SJ, Lyzogubov VV, Tytarenko RG, Safar AN, Bora NS, Bora PS. The effect of nicotine on anti-vascular endothelial growth factor therapy in a mouse model of neovascular age-related macular degeneration. Retina Phila Pa 2012;32(6):1171–80. </w:t>
      </w:r>
    </w:p>
    <w:p w14:paraId="19F6F9C1" w14:textId="77777777" w:rsidR="00395D07" w:rsidRPr="00395D07" w:rsidRDefault="00395D07" w:rsidP="00395D07">
      <w:pPr>
        <w:pStyle w:val="Bibliography"/>
      </w:pPr>
      <w:r w:rsidRPr="00395D07">
        <w:t xml:space="preserve">18. </w:t>
      </w:r>
      <w:r w:rsidRPr="00395D07">
        <w:tab/>
        <w:t xml:space="preserve">Kolodziej MA, Gött H, Kopischke B, et al. Antiproliferative effect of GTS-21 in glioblastoma cells. Oncol Lett 2021;22(5):759. </w:t>
      </w:r>
    </w:p>
    <w:p w14:paraId="32D8156A" w14:textId="77777777" w:rsidR="00395D07" w:rsidRPr="00395D07" w:rsidRDefault="00395D07" w:rsidP="00395D07">
      <w:pPr>
        <w:pStyle w:val="Bibliography"/>
      </w:pPr>
      <w:r w:rsidRPr="00395D07">
        <w:t xml:space="preserve">19. </w:t>
      </w:r>
      <w:r w:rsidRPr="00395D07">
        <w:tab/>
        <w:t xml:space="preserve">Wang D, Wu F, Yuan H, et al. Sox10+ Cells Contribute to Vascular Development in Multiple Organs—Brief Report. Arterioscler Thromb Vasc Biol 2017;37(9):1727–31. </w:t>
      </w:r>
    </w:p>
    <w:p w14:paraId="26BA551B" w14:textId="77777777" w:rsidR="00395D07" w:rsidRPr="00395D07" w:rsidRDefault="00395D07" w:rsidP="00395D07">
      <w:pPr>
        <w:pStyle w:val="Bibliography"/>
      </w:pPr>
      <w:r w:rsidRPr="00395D07">
        <w:t xml:space="preserve">20. </w:t>
      </w:r>
      <w:r w:rsidRPr="00395D07">
        <w:tab/>
        <w:t xml:space="preserve">Wu Y, Fletcher M, Gu Z, et al. Glioblastoma epigenome profiling identifies SOX10 as a master regulator of molecular tumour subtype. Nat Commun 2020;11(1):6434. </w:t>
      </w:r>
    </w:p>
    <w:p w14:paraId="555FBF3B" w14:textId="77777777" w:rsidR="00395D07" w:rsidRPr="00395D07" w:rsidRDefault="00395D07" w:rsidP="00395D07">
      <w:pPr>
        <w:pStyle w:val="Bibliography"/>
      </w:pPr>
      <w:r w:rsidRPr="00395D07">
        <w:t xml:space="preserve">21. </w:t>
      </w:r>
      <w:r w:rsidRPr="00395D07">
        <w:tab/>
        <w:t xml:space="preserve">Jones EA, Jang S-W, Mager GM, et al. Interactions of Sox10 and Egr2 in myelin gene regulation. Neuron Glia Biol 2007;3(4):377–87. </w:t>
      </w:r>
    </w:p>
    <w:p w14:paraId="55380CC7" w14:textId="77777777" w:rsidR="00395D07" w:rsidRPr="00395D07" w:rsidRDefault="00395D07" w:rsidP="00395D07">
      <w:pPr>
        <w:pStyle w:val="Bibliography"/>
      </w:pPr>
      <w:r w:rsidRPr="00395D07">
        <w:lastRenderedPageBreak/>
        <w:t xml:space="preserve">22. </w:t>
      </w:r>
      <w:r w:rsidRPr="00395D07">
        <w:tab/>
        <w:t xml:space="preserve">Lv X-B, Wu W, Tang X, et al. Regulation of SOX10 stability via ubiquitination-mediated degradation by Fbxw7α modulates melanoma cell migration. Oncotarget 2015;6(34):36370–82. </w:t>
      </w:r>
    </w:p>
    <w:p w14:paraId="624F2008" w14:textId="77777777" w:rsidR="00395D07" w:rsidRPr="00395D07" w:rsidRDefault="00395D07" w:rsidP="00395D07">
      <w:pPr>
        <w:pStyle w:val="Bibliography"/>
      </w:pPr>
      <w:r w:rsidRPr="00395D07">
        <w:t xml:space="preserve">23. </w:t>
      </w:r>
      <w:r w:rsidRPr="00395D07">
        <w:tab/>
        <w:t xml:space="preserve">Fahmy RG, Dass CR, Sun L-Q, Chesterman CN, Khachigian LM. Transcription factor Egr-1 supports FGF-dependent angiogenesis during neovascularization and tumor growth. Nat Med 2003;9(8):1026–32. </w:t>
      </w:r>
    </w:p>
    <w:p w14:paraId="108CC8C6" w14:textId="77777777" w:rsidR="00395D07" w:rsidRPr="00395D07" w:rsidRDefault="00395D07" w:rsidP="00395D07">
      <w:pPr>
        <w:pStyle w:val="Bibliography"/>
      </w:pPr>
      <w:r w:rsidRPr="00395D07">
        <w:t xml:space="preserve">24. </w:t>
      </w:r>
      <w:r w:rsidRPr="00395D07">
        <w:tab/>
        <w:t>Wang B, Guo H, Yu H, Chen Y, Xu H, Zhao G. The Role of the Transcription Factor EGR1 in Cancer. Front Oncol [Internet] 2021 [cited 2022 Mar 31];11. Available from: https://www.frontiersin.org/article/10.3389/fonc.2021.642547</w:t>
      </w:r>
    </w:p>
    <w:p w14:paraId="03FEFCB2" w14:textId="77777777" w:rsidR="00395D07" w:rsidRPr="00395D07" w:rsidRDefault="00395D07" w:rsidP="00395D07">
      <w:pPr>
        <w:pStyle w:val="Bibliography"/>
      </w:pPr>
      <w:r w:rsidRPr="00395D07">
        <w:t xml:space="preserve">25. </w:t>
      </w:r>
      <w:r w:rsidRPr="00395D07">
        <w:tab/>
        <w:t xml:space="preserve">Brown KC, Lau JK, Dom AM, et al. MG624, an α7-nAChR antagonist, inhibits angiogenesis via the Egr-1/FGF2 pathway. Angiogenesis 2012;15(1):99–114. </w:t>
      </w:r>
    </w:p>
    <w:p w14:paraId="6830E4F2" w14:textId="77777777" w:rsidR="00395D07" w:rsidRPr="00395D07" w:rsidRDefault="00395D07" w:rsidP="00395D07">
      <w:pPr>
        <w:pStyle w:val="Bibliography"/>
      </w:pPr>
      <w:r w:rsidRPr="00395D07">
        <w:t xml:space="preserve">26. </w:t>
      </w:r>
      <w:r w:rsidRPr="00395D07">
        <w:tab/>
        <w:t xml:space="preserve">Mathelier A, Zhao X, Zhang AW, et al. JASPAR 2014: an extensively expanded and updated open-access database of transcription factor binding profiles. Nucleic Acids Res 2014;42(Database issue):D142-147. </w:t>
      </w:r>
    </w:p>
    <w:p w14:paraId="36CBFF2B" w14:textId="77777777" w:rsidR="00395D07" w:rsidRPr="00395D07" w:rsidRDefault="00395D07" w:rsidP="00395D07">
      <w:pPr>
        <w:pStyle w:val="Bibliography"/>
      </w:pPr>
      <w:r w:rsidRPr="00395D07">
        <w:t xml:space="preserve">27. </w:t>
      </w:r>
      <w:r w:rsidRPr="00395D07">
        <w:tab/>
        <w:t xml:space="preserve">Sandelin A, Alkema W, Engström P, Wasserman WW, Lenhard B. JASPAR: an open-access database for eukaryotic transcription factor binding profiles. Nucleic Acids Res 2004;32(Database issue):D91-94. </w:t>
      </w:r>
    </w:p>
    <w:p w14:paraId="4B08D3A3" w14:textId="77777777" w:rsidR="00395D07" w:rsidRPr="00395D07" w:rsidRDefault="00395D07" w:rsidP="00395D07">
      <w:pPr>
        <w:pStyle w:val="Bibliography"/>
      </w:pPr>
      <w:r w:rsidRPr="00395D07">
        <w:t xml:space="preserve">28. </w:t>
      </w:r>
      <w:r w:rsidRPr="00395D07">
        <w:tab/>
        <w:t xml:space="preserve">Lachmann A, Xu H, Krishnan J, Berger SI, Mazloom AR, Ma’ayan A. ChEA: transcription factor regulation inferred from integrating genome-wide ChIP-X experiments. Bioinforma Oxf Engl 2010;26(19):2438–44. </w:t>
      </w:r>
    </w:p>
    <w:p w14:paraId="2CABE4D7" w14:textId="77777777" w:rsidR="00395D07" w:rsidRPr="00395D07" w:rsidRDefault="00395D07" w:rsidP="00395D07">
      <w:pPr>
        <w:pStyle w:val="Bibliography"/>
      </w:pPr>
      <w:r w:rsidRPr="00395D07">
        <w:t xml:space="preserve">29. </w:t>
      </w:r>
      <w:r w:rsidRPr="00395D07">
        <w:tab/>
        <w:t xml:space="preserve">Cerami E, Gao J, Dogrusoz U, et al. The cBio cancer genomics portal: an open platform for exploring multidimensional cancer genomics data. Cancer Discov 2012;2(5):401–4. </w:t>
      </w:r>
    </w:p>
    <w:p w14:paraId="5976D0AA" w14:textId="77777777" w:rsidR="00395D07" w:rsidRPr="00395D07" w:rsidRDefault="00395D07" w:rsidP="00395D07">
      <w:pPr>
        <w:pStyle w:val="Bibliography"/>
      </w:pPr>
      <w:r w:rsidRPr="00395D07">
        <w:t xml:space="preserve">30. </w:t>
      </w:r>
      <w:r w:rsidRPr="00395D07">
        <w:tab/>
        <w:t xml:space="preserve">Gao J, Aksoy BA, Dogrusoz U, et al. Integrative analysis of complex cancer genomics and clinical profiles using the cBioPortal. Sci Signal 2013;6(269):pl1. </w:t>
      </w:r>
    </w:p>
    <w:p w14:paraId="3E2FEB51" w14:textId="77777777" w:rsidR="00395D07" w:rsidRPr="00395D07" w:rsidRDefault="00395D07" w:rsidP="00395D07">
      <w:pPr>
        <w:pStyle w:val="Bibliography"/>
      </w:pPr>
      <w:r w:rsidRPr="00395D07">
        <w:t xml:space="preserve">31. </w:t>
      </w:r>
      <w:r w:rsidRPr="00395D07">
        <w:tab/>
        <w:t xml:space="preserve">Brennan CW, Verhaak RGW, McKenna A, et al. The somatic genomic landscape of glioblastoma. Cell 2013;155(2):462–77. </w:t>
      </w:r>
    </w:p>
    <w:p w14:paraId="4F6348EF" w14:textId="77777777" w:rsidR="00395D07" w:rsidRPr="00395D07" w:rsidRDefault="00395D07" w:rsidP="00395D07">
      <w:pPr>
        <w:pStyle w:val="Bibliography"/>
      </w:pPr>
      <w:r w:rsidRPr="00395D07">
        <w:t xml:space="preserve">32. </w:t>
      </w:r>
      <w:r w:rsidRPr="00395D07">
        <w:tab/>
        <w:t xml:space="preserve">Cancer Genome Atlas Research Network. Comprehensive genomic characterization defines human glioblastoma genes and core pathways. Nature 2008;455(7216):1061–8. </w:t>
      </w:r>
    </w:p>
    <w:p w14:paraId="2EF1CFBE" w14:textId="77777777" w:rsidR="00395D07" w:rsidRPr="00395D07" w:rsidRDefault="00395D07" w:rsidP="00395D07">
      <w:pPr>
        <w:pStyle w:val="Bibliography"/>
      </w:pPr>
      <w:r w:rsidRPr="00395D07">
        <w:t xml:space="preserve">33. </w:t>
      </w:r>
      <w:r w:rsidRPr="00395D07">
        <w:tab/>
        <w:t xml:space="preserve">Fedchenko N, Reifenrath J. Different approaches for interpretation and reporting of immunohistochemistry analysis results in the bone tissue – a review. Diagn Pathol 2014;9:221. </w:t>
      </w:r>
    </w:p>
    <w:p w14:paraId="0DBB7A7A" w14:textId="77777777" w:rsidR="00395D07" w:rsidRPr="00395D07" w:rsidRDefault="00395D07" w:rsidP="00395D07">
      <w:pPr>
        <w:pStyle w:val="Bibliography"/>
      </w:pPr>
      <w:r w:rsidRPr="00395D07">
        <w:t xml:space="preserve">34. </w:t>
      </w:r>
      <w:r w:rsidRPr="00395D07">
        <w:tab/>
        <w:t xml:space="preserve">Pearson K. X. </w:t>
      </w:r>
      <w:r w:rsidRPr="00395D07">
        <w:rPr>
          <w:i/>
          <w:iCs/>
        </w:rPr>
        <w:t>On the criterion that a given system of deviations from the probable in the case of a correlated system of variables is such that it can be reasonably supposed to have arisen from random sampling</w:t>
      </w:r>
      <w:r w:rsidRPr="00395D07">
        <w:t xml:space="preserve">. Lond Edinb Dublin Philos Mag J Sci 1900;50(302):157–75. </w:t>
      </w:r>
    </w:p>
    <w:p w14:paraId="6C56549D" w14:textId="77777777" w:rsidR="00395D07" w:rsidRPr="00395D07" w:rsidRDefault="00395D07" w:rsidP="00395D07">
      <w:pPr>
        <w:pStyle w:val="Bibliography"/>
      </w:pPr>
      <w:r w:rsidRPr="00395D07">
        <w:lastRenderedPageBreak/>
        <w:t xml:space="preserve">35. </w:t>
      </w:r>
      <w:r w:rsidRPr="00395D07">
        <w:tab/>
        <w:t xml:space="preserve">Liberzon A, Birger C, Thorvaldsdóttir H, Ghandi M, Mesirov JP, Tamayo P. The Molecular Signatures Database Hallmark Gene Set Collection. Cell Syst 2015;1(6):417–25. </w:t>
      </w:r>
    </w:p>
    <w:p w14:paraId="46F8F103" w14:textId="77777777" w:rsidR="00395D07" w:rsidRPr="00395D07" w:rsidRDefault="00395D07" w:rsidP="00395D07">
      <w:pPr>
        <w:pStyle w:val="Bibliography"/>
      </w:pPr>
      <w:r w:rsidRPr="00395D07">
        <w:t xml:space="preserve">36. </w:t>
      </w:r>
      <w:r w:rsidRPr="00395D07">
        <w:tab/>
        <w:t xml:space="preserve">Baudino TA, McKay C, Pendeville-Samain H, et al. c-Myc is essential for vasculogenesis and angiogenesis during development and tumor progression. Genes Dev 2002;16(19):2530–43. </w:t>
      </w:r>
    </w:p>
    <w:p w14:paraId="5742E22B" w14:textId="77777777" w:rsidR="00395D07" w:rsidRPr="00395D07" w:rsidRDefault="00395D07" w:rsidP="00395D07">
      <w:pPr>
        <w:pStyle w:val="Bibliography"/>
      </w:pPr>
      <w:r w:rsidRPr="00395D07">
        <w:t xml:space="preserve">37. </w:t>
      </w:r>
      <w:r w:rsidRPr="00395D07">
        <w:tab/>
        <w:t xml:space="preserve">Indraccolo S. Interferon-alpha as angiogenesis inhibitor: learning from tumor models. Autoimmunity 2010;43(3):244–7. </w:t>
      </w:r>
    </w:p>
    <w:p w14:paraId="3BEB82E8" w14:textId="77777777" w:rsidR="00395D07" w:rsidRPr="00395D07" w:rsidRDefault="00395D07" w:rsidP="00395D07">
      <w:pPr>
        <w:pStyle w:val="Bibliography"/>
      </w:pPr>
      <w:r w:rsidRPr="00395D07">
        <w:t xml:space="preserve">38. </w:t>
      </w:r>
      <w:r w:rsidRPr="00395D07">
        <w:tab/>
        <w:t xml:space="preserve">Karar J, Maity A. PI3K/AKT/mTOR Pathway in Angiogenesis. Front Mol Neurosci 2011;4:51. </w:t>
      </w:r>
    </w:p>
    <w:p w14:paraId="5509DEB7" w14:textId="77777777" w:rsidR="00395D07" w:rsidRPr="00395D07" w:rsidRDefault="00395D07" w:rsidP="00395D07">
      <w:pPr>
        <w:pStyle w:val="Bibliography"/>
      </w:pPr>
      <w:r w:rsidRPr="00395D07">
        <w:t xml:space="preserve">39. </w:t>
      </w:r>
      <w:r w:rsidRPr="00395D07">
        <w:tab/>
        <w:t xml:space="preserve">Matsuo Y, Campbell PM, Brekken RA, et al. K-Ras Promotes Angiogenesis Mediated by Immortalized Human Pancreatic Epithelial Cells through Mitogen-Activated Protein Kinase Signaling Pathways. Mol Cancer Res MCR 2009;7(6):799–808. </w:t>
      </w:r>
    </w:p>
    <w:p w14:paraId="76B1E38D" w14:textId="77777777" w:rsidR="00395D07" w:rsidRPr="00395D07" w:rsidRDefault="00395D07" w:rsidP="00395D07">
      <w:pPr>
        <w:pStyle w:val="Bibliography"/>
      </w:pPr>
      <w:r w:rsidRPr="00395D07">
        <w:t xml:space="preserve">40. </w:t>
      </w:r>
      <w:r w:rsidRPr="00395D07">
        <w:tab/>
        <w:t xml:space="preserve">Hamarsheh S, Groß O, Brummer T, Zeiser R. Immune modulatory effects of oncogenic KRAS in cancer. Nat Commun 2020;11(1):5439. </w:t>
      </w:r>
    </w:p>
    <w:p w14:paraId="21738698" w14:textId="77777777" w:rsidR="00395D07" w:rsidRPr="00395D07" w:rsidRDefault="00395D07" w:rsidP="00395D07">
      <w:pPr>
        <w:pStyle w:val="Bibliography"/>
      </w:pPr>
      <w:r w:rsidRPr="00395D07">
        <w:t xml:space="preserve">41. </w:t>
      </w:r>
      <w:r w:rsidRPr="00395D07">
        <w:tab/>
        <w:t xml:space="preserve">Ferletta M, Uhrbom L, Olofsson T, Pontén F, Westermark B. Sox10 has a broad expression pattern in gliomas and enhances platelet-derived growth factor-B--induced gliomagenesis. Mol Cancer Res MCR 2007;5(9):891–7. </w:t>
      </w:r>
    </w:p>
    <w:p w14:paraId="67FF3E1F" w14:textId="77777777" w:rsidR="00395D07" w:rsidRPr="00395D07" w:rsidRDefault="00395D07" w:rsidP="00395D07">
      <w:pPr>
        <w:pStyle w:val="Bibliography"/>
      </w:pPr>
      <w:r w:rsidRPr="00395D07">
        <w:t xml:space="preserve">42. </w:t>
      </w:r>
      <w:r w:rsidRPr="00395D07">
        <w:tab/>
        <w:t>angiogenesis Gene Ontology Term (GO:0001525) [Internet]. [cited 2021 Sep 23];Available from: http://www.informatics.jax.org/vocab/gene_ontology/GO:0001525</w:t>
      </w:r>
    </w:p>
    <w:p w14:paraId="45FF2159" w14:textId="77777777" w:rsidR="00395D07" w:rsidRPr="00395D07" w:rsidRDefault="00395D07" w:rsidP="00395D07">
      <w:pPr>
        <w:pStyle w:val="Bibliography"/>
      </w:pPr>
      <w:r w:rsidRPr="00395D07">
        <w:t xml:space="preserve">43. </w:t>
      </w:r>
      <w:r w:rsidRPr="00395D07">
        <w:tab/>
        <w:t xml:space="preserve">Lee JY, Kim JH, Bang H, et al. EGR1 as a potential marker of prognosis in extranodal NK/T-cell lymphoma. Sci Rep 2021;11(1):10342. </w:t>
      </w:r>
    </w:p>
    <w:p w14:paraId="67AF375C" w14:textId="77777777" w:rsidR="00395D07" w:rsidRPr="00395D07" w:rsidRDefault="00395D07" w:rsidP="00395D07">
      <w:pPr>
        <w:pStyle w:val="Bibliography"/>
      </w:pPr>
      <w:r w:rsidRPr="00395D07">
        <w:t xml:space="preserve">44. </w:t>
      </w:r>
      <w:r w:rsidRPr="00395D07">
        <w:tab/>
        <w:t xml:space="preserve">Caron KM, Smithies O. Extreme hydrops fetalis and cardiovascular abnormalities in mice lacking a functional Adrenomedullin gene. Proc Natl Acad Sci U S A 2001;98(2):615–9. </w:t>
      </w:r>
    </w:p>
    <w:p w14:paraId="47EBB111" w14:textId="77777777" w:rsidR="00395D07" w:rsidRPr="00395D07" w:rsidRDefault="00395D07" w:rsidP="00395D07">
      <w:pPr>
        <w:pStyle w:val="Bibliography"/>
      </w:pPr>
      <w:r w:rsidRPr="00395D07">
        <w:t xml:space="preserve">45. </w:t>
      </w:r>
      <w:r w:rsidRPr="00395D07">
        <w:tab/>
        <w:t xml:space="preserve">Scheicher R, Hoelbl-Kovacic A, Bellutti F, et al. CDK6 as a key regulator of hematopoietic and leukemic stem cell activation. Blood 2015;125(1):90–101. </w:t>
      </w:r>
    </w:p>
    <w:p w14:paraId="37F4C18D" w14:textId="77777777" w:rsidR="00395D07" w:rsidRPr="00395D07" w:rsidRDefault="00395D07" w:rsidP="00395D07">
      <w:pPr>
        <w:pStyle w:val="Bibliography"/>
      </w:pPr>
      <w:r w:rsidRPr="00395D07">
        <w:t xml:space="preserve">46. </w:t>
      </w:r>
      <w:r w:rsidRPr="00395D07">
        <w:tab/>
        <w:t xml:space="preserve">Gonzalez CR, Vallcaneras SS, Calandra RS, Gonzalez Calvar SI. Involvement of KLF14 and egr-1 in the TGF-beta1 action on Leydig cell proliferation. Cytokine 2013;61(2):670–5. </w:t>
      </w:r>
    </w:p>
    <w:p w14:paraId="43B21909" w14:textId="77777777" w:rsidR="00395D07" w:rsidRPr="00395D07" w:rsidRDefault="00395D07" w:rsidP="00395D07">
      <w:pPr>
        <w:pStyle w:val="Bibliography"/>
      </w:pPr>
      <w:r w:rsidRPr="00395D07">
        <w:t xml:space="preserve">47. </w:t>
      </w:r>
      <w:r w:rsidRPr="00395D07">
        <w:tab/>
        <w:t xml:space="preserve">Seong I, Min HJ, Lee J-H, et al. Sox10 Controls Migration of B16F10 Melanoma Cells through Multiple Regulatory Target Genes. PLOS ONE 2012;7(2):e31477. </w:t>
      </w:r>
    </w:p>
    <w:p w14:paraId="22774DCE" w14:textId="77777777" w:rsidR="00395D07" w:rsidRPr="00395D07" w:rsidRDefault="00395D07" w:rsidP="00395D07">
      <w:pPr>
        <w:pStyle w:val="Bibliography"/>
      </w:pPr>
      <w:r w:rsidRPr="00395D07">
        <w:t xml:space="preserve">48. </w:t>
      </w:r>
      <w:r w:rsidRPr="00395D07">
        <w:tab/>
        <w:t xml:space="preserve">Yin H, Qin C, Zhao Y, et al. SOX10 is over-expressed in bladder cancer and contributes to the malignant bladder cancer cell behaviors. Clin Transl Oncol Off Publ Fed Span Oncol Soc Natl Cancer Inst Mex 2017;19(8):1035–44. </w:t>
      </w:r>
    </w:p>
    <w:p w14:paraId="55F0A204" w14:textId="77777777" w:rsidR="00395D07" w:rsidRPr="00395D07" w:rsidRDefault="00395D07" w:rsidP="00395D07">
      <w:pPr>
        <w:pStyle w:val="Bibliography"/>
      </w:pPr>
      <w:r w:rsidRPr="00395D07">
        <w:t xml:space="preserve">49. </w:t>
      </w:r>
      <w:r w:rsidRPr="00395D07">
        <w:tab/>
        <w:t xml:space="preserve">Senger DR, Davis GE. Angiogenesis. Cold Spring Harb Perspect Biol 2011;3(8):a005090. </w:t>
      </w:r>
    </w:p>
    <w:p w14:paraId="0B84468D" w14:textId="77777777" w:rsidR="00395D07" w:rsidRPr="00395D07" w:rsidRDefault="00395D07" w:rsidP="00395D07">
      <w:pPr>
        <w:pStyle w:val="Bibliography"/>
      </w:pPr>
      <w:r w:rsidRPr="00395D07">
        <w:lastRenderedPageBreak/>
        <w:t xml:space="preserve">50. </w:t>
      </w:r>
      <w:r w:rsidRPr="00395D07">
        <w:tab/>
        <w:t xml:space="preserve">Zhao J, Chen AX, Gartrell RD, et al. Immune and genomic correlates of response to anti-PD-1 immunotherapy in glioblastoma. Nat Med 2019;25(3):462–9. </w:t>
      </w:r>
    </w:p>
    <w:p w14:paraId="6C93538E" w14:textId="77777777" w:rsidR="00395D07" w:rsidRPr="00395D07" w:rsidRDefault="00395D07" w:rsidP="00395D07">
      <w:pPr>
        <w:pStyle w:val="Bibliography"/>
      </w:pPr>
      <w:r w:rsidRPr="00395D07">
        <w:t xml:space="preserve">51. </w:t>
      </w:r>
      <w:r w:rsidRPr="00395D07">
        <w:tab/>
        <w:t xml:space="preserve">Kuol N, Stojanovska L, Apostolopoulos V, Nurgali K. Role of the Nervous System in Tumor Angiogenesis. Cancer Microenviron 2018;11(1):1–11. </w:t>
      </w:r>
    </w:p>
    <w:p w14:paraId="6AF96199" w14:textId="77777777" w:rsidR="00395D07" w:rsidRPr="00395D07" w:rsidRDefault="00395D07" w:rsidP="00395D07">
      <w:pPr>
        <w:pStyle w:val="Bibliography"/>
      </w:pPr>
      <w:r w:rsidRPr="00395D07">
        <w:t xml:space="preserve">52. </w:t>
      </w:r>
      <w:r w:rsidRPr="00395D07">
        <w:tab/>
        <w:t xml:space="preserve">Wessler I, Kirkpatrick CJ. Acetylcholine beyond neurons: the non-neuronal cholinergic system in humans. Br J Pharmacol 2008;154(8):1558–71. </w:t>
      </w:r>
    </w:p>
    <w:p w14:paraId="7C2223E3" w14:textId="77777777" w:rsidR="00395D07" w:rsidRPr="00395D07" w:rsidRDefault="00395D07" w:rsidP="00395D07">
      <w:pPr>
        <w:pStyle w:val="Bibliography"/>
      </w:pPr>
      <w:r w:rsidRPr="00395D07">
        <w:t xml:space="preserve">53. </w:t>
      </w:r>
      <w:r w:rsidRPr="00395D07">
        <w:tab/>
        <w:t xml:space="preserve">Bouzat C, Lasala M, Nielsen BE, Corradi J, Esandi M del C. Molecular function of α7 nicotinic receptors as drug targets. J Physiol 2018;596(10):1847–61. </w:t>
      </w:r>
    </w:p>
    <w:p w14:paraId="44C7BEAA" w14:textId="77777777" w:rsidR="00395D07" w:rsidRPr="00395D07" w:rsidRDefault="00395D07" w:rsidP="00395D07">
      <w:pPr>
        <w:pStyle w:val="Bibliography"/>
      </w:pPr>
      <w:r w:rsidRPr="00395D07">
        <w:t xml:space="preserve">54. </w:t>
      </w:r>
      <w:r w:rsidRPr="00395D07">
        <w:tab/>
        <w:t xml:space="preserve">Lee HN, Jeong MS, Jang SB. Molecular Characteristics of Amyloid Precursor Protein (APP) and Its Effects in Cancer. Int J Mol Sci 2021;22(9):4999. </w:t>
      </w:r>
    </w:p>
    <w:p w14:paraId="3DEA5BB2" w14:textId="77777777" w:rsidR="00395D07" w:rsidRPr="00395D07" w:rsidRDefault="00395D07" w:rsidP="00395D07">
      <w:pPr>
        <w:pStyle w:val="Bibliography"/>
      </w:pPr>
      <w:r w:rsidRPr="00395D07">
        <w:t xml:space="preserve">55. </w:t>
      </w:r>
      <w:r w:rsidRPr="00395D07">
        <w:tab/>
        <w:t xml:space="preserve">Wang HY, Lee DH, D’Andrea MR, Peterson PA, Shank RP, Reitz AB. beta-Amyloid(1-42) binds to alpha7 nicotinic acetylcholine receptor with high affinity. Implications for Alzheimer’s disease pathology. J Biol Chem 2000;275(8):5626–32. </w:t>
      </w:r>
    </w:p>
    <w:p w14:paraId="62CC90A2" w14:textId="77777777" w:rsidR="00395D07" w:rsidRPr="00395D07" w:rsidRDefault="00395D07" w:rsidP="00395D07">
      <w:pPr>
        <w:pStyle w:val="Bibliography"/>
      </w:pPr>
      <w:r w:rsidRPr="00395D07">
        <w:t xml:space="preserve">56. </w:t>
      </w:r>
      <w:r w:rsidRPr="00395D07">
        <w:tab/>
        <w:t>Rigakos G, Kyriazoglou A, Vernadou A, et al. Bevacizumab in high grade glioma: Is there a subgroup that benefits? Hematol Med Oncol [Internet] 2017 [cited 2022 Mar 31];2(4). Available from: http://www.oatext.com/bevacizumab-in-high-grade-glioma-is-there-a-subgroup-that-benefits.php</w:t>
      </w:r>
    </w:p>
    <w:p w14:paraId="5CD56FF1" w14:textId="77777777" w:rsidR="00395D07" w:rsidRPr="00395D07" w:rsidRDefault="00395D07" w:rsidP="00395D07">
      <w:pPr>
        <w:pStyle w:val="Bibliography"/>
      </w:pPr>
      <w:r w:rsidRPr="00395D07">
        <w:t xml:space="preserve">57. </w:t>
      </w:r>
      <w:r w:rsidRPr="00395D07">
        <w:tab/>
        <w:t xml:space="preserve">Hovinga KE, McCrea HJ, Brennan C, et al. EGFR amplification and classical subtype are associated with a poor response to bevacizumab in recurrent glioblastoma. J Neurooncol 2019;142(2):337–45. </w:t>
      </w:r>
    </w:p>
    <w:p w14:paraId="03344945" w14:textId="77777777" w:rsidR="00395D07" w:rsidRPr="00395D07" w:rsidRDefault="00395D07" w:rsidP="00395D07">
      <w:pPr>
        <w:pStyle w:val="Bibliography"/>
      </w:pPr>
      <w:r w:rsidRPr="00395D07">
        <w:t xml:space="preserve">58. </w:t>
      </w:r>
      <w:r w:rsidRPr="00395D07">
        <w:tab/>
        <w:t xml:space="preserve">Stadlbauer A, Roessler K, Zimmermann M, et al. Predicting Glioblastoma Response to Bevacizumab Through MRI Biomarkers of the Tumor Microenvironment. Mol Imaging Biol 2019;21(4):747–57. </w:t>
      </w:r>
    </w:p>
    <w:p w14:paraId="07EB91F2" w14:textId="77777777" w:rsidR="00395D07" w:rsidRPr="00395D07" w:rsidRDefault="00395D07" w:rsidP="00395D07">
      <w:pPr>
        <w:pStyle w:val="Bibliography"/>
      </w:pPr>
      <w:r w:rsidRPr="00395D07">
        <w:t xml:space="preserve">59. </w:t>
      </w:r>
      <w:r w:rsidRPr="00395D07">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37AE2F74"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29"/>
      <w:footerReference w:type="first" r:id="rId30"/>
      <w:footnotePr>
        <w:numFmt w:val="chicago"/>
      </w:footnotePr>
      <w:pgSz w:w="12240" w:h="15840" w:code="1"/>
      <w:pgMar w:top="1440" w:right="1440" w:bottom="1440" w:left="1440" w:header="1080" w:footer="108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shan Lodha" w:date="2022-05-15T09:45:00Z" w:initials="RL">
    <w:p w14:paraId="04483DBB" w14:textId="77777777" w:rsidR="006174CB" w:rsidRDefault="006174CB" w:rsidP="00A0133F">
      <w:r>
        <w:rPr>
          <w:rStyle w:val="CommentReference"/>
        </w:rPr>
        <w:annotationRef/>
      </w:r>
      <w:r>
        <w:rPr>
          <w:sz w:val="20"/>
          <w:szCs w:val="20"/>
        </w:rPr>
        <w:t>https://www.ncbi.nlm.nih.gov/pmc/articles/PMC3573052/</w:t>
      </w:r>
    </w:p>
  </w:comment>
  <w:comment w:id="2" w:author="Roshan Lodha" w:date="2022-05-15T09:45:00Z" w:initials="RL">
    <w:p w14:paraId="6C82390F" w14:textId="77777777" w:rsidR="006174CB" w:rsidRDefault="006174CB" w:rsidP="007A5B16">
      <w:r>
        <w:rPr>
          <w:rStyle w:val="CommentReference"/>
        </w:rPr>
        <w:annotationRef/>
      </w:r>
      <w:r>
        <w:rPr>
          <w:sz w:val="20"/>
          <w:szCs w:val="20"/>
        </w:rPr>
        <w:t>Seems to be implicated in angiogenesis</w:t>
      </w:r>
    </w:p>
  </w:comment>
  <w:comment w:id="3" w:author="Roshan Lodha" w:date="2022-05-15T09:48:00Z" w:initials="RL">
    <w:p w14:paraId="41271527" w14:textId="77777777" w:rsidR="006174CB" w:rsidRDefault="006174CB" w:rsidP="00662EEA">
      <w:r>
        <w:rPr>
          <w:rStyle w:val="CommentReference"/>
        </w:rPr>
        <w:annotationRef/>
      </w:r>
      <w:r>
        <w:rPr>
          <w:sz w:val="20"/>
          <w:szCs w:val="20"/>
        </w:rPr>
        <w:t>https://www.ncbi.nlm.nih.gov/pmc/articles/PMC7873885/</w:t>
      </w:r>
    </w:p>
  </w:comment>
  <w:comment w:id="4" w:author="Roshan Lodha" w:date="2022-05-15T09:49:00Z" w:initials="RL">
    <w:p w14:paraId="75ADFA99" w14:textId="77777777" w:rsidR="00902340" w:rsidRDefault="00902340" w:rsidP="002B2824">
      <w:r>
        <w:rPr>
          <w:rStyle w:val="CommentReference"/>
        </w:rPr>
        <w:annotationRef/>
      </w:r>
      <w:hyperlink r:id="rId1" w:history="1">
        <w:r w:rsidRPr="002B2824">
          <w:rPr>
            <w:rStyle w:val="Hyperlink"/>
            <w:sz w:val="20"/>
            <w:szCs w:val="20"/>
          </w:rPr>
          <w:t>https://www.nature.com/articles/s41598-020-67743-7.pdf?origin=ppub</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83DBB" w15:done="0"/>
  <w15:commentEx w15:paraId="6C82390F" w15:paraIdParent="04483DBB" w15:done="0"/>
  <w15:commentEx w15:paraId="41271527" w15:done="0"/>
  <w15:commentEx w15:paraId="75ADFA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4A3B" w16cex:dateUtc="2022-05-15T13:45:00Z"/>
  <w16cex:commentExtensible w16cex:durableId="262B4A45" w16cex:dateUtc="2022-05-15T13:45:00Z"/>
  <w16cex:commentExtensible w16cex:durableId="262B4AD9" w16cex:dateUtc="2022-05-15T13:48:00Z"/>
  <w16cex:commentExtensible w16cex:durableId="262B4B22" w16cex:dateUtc="2022-05-15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3DBB" w16cid:durableId="262B4A3B"/>
  <w16cid:commentId w16cid:paraId="6C82390F" w16cid:durableId="262B4A45"/>
  <w16cid:commentId w16cid:paraId="41271527" w16cid:durableId="262B4AD9"/>
  <w16cid:commentId w16cid:paraId="75ADFA99" w16cid:durableId="262B4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C87F0" w14:textId="77777777" w:rsidR="001B75D2" w:rsidRDefault="001B75D2">
      <w:r>
        <w:separator/>
      </w:r>
    </w:p>
  </w:endnote>
  <w:endnote w:type="continuationSeparator" w:id="0">
    <w:p w14:paraId="0DDA3714" w14:textId="77777777" w:rsidR="001B75D2" w:rsidRDefault="001B7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EE9FB" w14:textId="77777777" w:rsidR="001B75D2" w:rsidRDefault="001B75D2">
      <w:r>
        <w:separator/>
      </w:r>
    </w:p>
  </w:footnote>
  <w:footnote w:type="continuationSeparator" w:id="0">
    <w:p w14:paraId="563CD981" w14:textId="77777777" w:rsidR="001B75D2" w:rsidRDefault="001B75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151679648">
    <w:abstractNumId w:val="10"/>
  </w:num>
  <w:num w:numId="2" w16cid:durableId="835918330">
    <w:abstractNumId w:val="10"/>
  </w:num>
  <w:num w:numId="3" w16cid:durableId="1426920371">
    <w:abstractNumId w:val="10"/>
  </w:num>
  <w:num w:numId="4" w16cid:durableId="2039429896">
    <w:abstractNumId w:val="12"/>
  </w:num>
  <w:num w:numId="5" w16cid:durableId="719480610">
    <w:abstractNumId w:val="28"/>
  </w:num>
  <w:num w:numId="6" w16cid:durableId="1356074375">
    <w:abstractNumId w:val="14"/>
  </w:num>
  <w:num w:numId="7" w16cid:durableId="1990208144">
    <w:abstractNumId w:val="11"/>
  </w:num>
  <w:num w:numId="8" w16cid:durableId="750587502">
    <w:abstractNumId w:val="19"/>
  </w:num>
  <w:num w:numId="9" w16cid:durableId="830634238">
    <w:abstractNumId w:val="24"/>
  </w:num>
  <w:num w:numId="10" w16cid:durableId="413164825">
    <w:abstractNumId w:val="21"/>
  </w:num>
  <w:num w:numId="11" w16cid:durableId="1020933619">
    <w:abstractNumId w:val="16"/>
  </w:num>
  <w:num w:numId="12" w16cid:durableId="371197722">
    <w:abstractNumId w:val="20"/>
  </w:num>
  <w:num w:numId="13" w16cid:durableId="1720784437">
    <w:abstractNumId w:val="17"/>
  </w:num>
  <w:num w:numId="14" w16cid:durableId="586814188">
    <w:abstractNumId w:val="9"/>
  </w:num>
  <w:num w:numId="15" w16cid:durableId="716009306">
    <w:abstractNumId w:val="7"/>
  </w:num>
  <w:num w:numId="16" w16cid:durableId="1222448967">
    <w:abstractNumId w:val="6"/>
  </w:num>
  <w:num w:numId="17" w16cid:durableId="95567682">
    <w:abstractNumId w:val="5"/>
  </w:num>
  <w:num w:numId="18" w16cid:durableId="577325760">
    <w:abstractNumId w:val="4"/>
  </w:num>
  <w:num w:numId="19" w16cid:durableId="474372132">
    <w:abstractNumId w:val="8"/>
  </w:num>
  <w:num w:numId="20" w16cid:durableId="965040471">
    <w:abstractNumId w:val="3"/>
  </w:num>
  <w:num w:numId="21" w16cid:durableId="545071268">
    <w:abstractNumId w:val="2"/>
  </w:num>
  <w:num w:numId="22" w16cid:durableId="30345859">
    <w:abstractNumId w:val="1"/>
  </w:num>
  <w:num w:numId="23" w16cid:durableId="1356466578">
    <w:abstractNumId w:val="0"/>
  </w:num>
  <w:num w:numId="24" w16cid:durableId="1882201751">
    <w:abstractNumId w:val="27"/>
  </w:num>
  <w:num w:numId="25" w16cid:durableId="1401751209">
    <w:abstractNumId w:val="18"/>
  </w:num>
  <w:num w:numId="26" w16cid:durableId="692848716">
    <w:abstractNumId w:val="13"/>
  </w:num>
  <w:num w:numId="27" w16cid:durableId="1220943831">
    <w:abstractNumId w:val="23"/>
  </w:num>
  <w:num w:numId="28" w16cid:durableId="1139147450">
    <w:abstractNumId w:val="30"/>
  </w:num>
  <w:num w:numId="29" w16cid:durableId="1324623950">
    <w:abstractNumId w:val="29"/>
  </w:num>
  <w:num w:numId="30" w16cid:durableId="1139566749">
    <w:abstractNumId w:val="15"/>
  </w:num>
  <w:num w:numId="31" w16cid:durableId="12388508">
    <w:abstractNumId w:val="22"/>
  </w:num>
  <w:num w:numId="32" w16cid:durableId="1007516100">
    <w:abstractNumId w:val="31"/>
  </w:num>
  <w:num w:numId="33" w16cid:durableId="1774203135">
    <w:abstractNumId w:val="26"/>
  </w:num>
  <w:num w:numId="34" w16cid:durableId="86581443">
    <w:abstractNumId w:val="25"/>
  </w:num>
  <w:num w:numId="35" w16cid:durableId="115186822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han Lodha">
    <w15:presenceInfo w15:providerId="AD" w15:userId="S::rxl482@case.edu::1f1b466d-b59e-4c41-b210-38fa83885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6D91"/>
    <w:rsid w:val="00057C82"/>
    <w:rsid w:val="00060A43"/>
    <w:rsid w:val="00061EDC"/>
    <w:rsid w:val="0006294D"/>
    <w:rsid w:val="000642B2"/>
    <w:rsid w:val="00064779"/>
    <w:rsid w:val="00067028"/>
    <w:rsid w:val="000671F6"/>
    <w:rsid w:val="00071A17"/>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6557"/>
    <w:rsid w:val="00107730"/>
    <w:rsid w:val="00110E02"/>
    <w:rsid w:val="001129A9"/>
    <w:rsid w:val="00117F2A"/>
    <w:rsid w:val="00131907"/>
    <w:rsid w:val="00132E4B"/>
    <w:rsid w:val="00135901"/>
    <w:rsid w:val="00135CA9"/>
    <w:rsid w:val="001410EC"/>
    <w:rsid w:val="00141870"/>
    <w:rsid w:val="00141EBC"/>
    <w:rsid w:val="00143448"/>
    <w:rsid w:val="00145AF8"/>
    <w:rsid w:val="0015075D"/>
    <w:rsid w:val="001530AE"/>
    <w:rsid w:val="00161A24"/>
    <w:rsid w:val="00166C92"/>
    <w:rsid w:val="00167A4B"/>
    <w:rsid w:val="00171EAF"/>
    <w:rsid w:val="00174043"/>
    <w:rsid w:val="00182623"/>
    <w:rsid w:val="001847B1"/>
    <w:rsid w:val="00187EFA"/>
    <w:rsid w:val="00190A6B"/>
    <w:rsid w:val="001914CF"/>
    <w:rsid w:val="0019166E"/>
    <w:rsid w:val="0019285E"/>
    <w:rsid w:val="00193075"/>
    <w:rsid w:val="00194164"/>
    <w:rsid w:val="001944BF"/>
    <w:rsid w:val="001A07DF"/>
    <w:rsid w:val="001A08D9"/>
    <w:rsid w:val="001A0DC4"/>
    <w:rsid w:val="001A1F6C"/>
    <w:rsid w:val="001A5B69"/>
    <w:rsid w:val="001A70F7"/>
    <w:rsid w:val="001A73AF"/>
    <w:rsid w:val="001B08E9"/>
    <w:rsid w:val="001B2CF5"/>
    <w:rsid w:val="001B4858"/>
    <w:rsid w:val="001B7414"/>
    <w:rsid w:val="001B75D2"/>
    <w:rsid w:val="001C106E"/>
    <w:rsid w:val="001C4F5B"/>
    <w:rsid w:val="001C73FB"/>
    <w:rsid w:val="001D004C"/>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410D"/>
    <w:rsid w:val="0021562D"/>
    <w:rsid w:val="002216B4"/>
    <w:rsid w:val="00221C7B"/>
    <w:rsid w:val="00225AC3"/>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5D"/>
    <w:rsid w:val="00254FC3"/>
    <w:rsid w:val="00256733"/>
    <w:rsid w:val="0025686A"/>
    <w:rsid w:val="00257455"/>
    <w:rsid w:val="00262106"/>
    <w:rsid w:val="0026266F"/>
    <w:rsid w:val="002663C6"/>
    <w:rsid w:val="002664E9"/>
    <w:rsid w:val="002679A7"/>
    <w:rsid w:val="00284D14"/>
    <w:rsid w:val="00284E66"/>
    <w:rsid w:val="0028695E"/>
    <w:rsid w:val="00287CD8"/>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115"/>
    <w:rsid w:val="002C367B"/>
    <w:rsid w:val="002C3FDC"/>
    <w:rsid w:val="002C76F4"/>
    <w:rsid w:val="002D06F7"/>
    <w:rsid w:val="002D0E7D"/>
    <w:rsid w:val="002D1331"/>
    <w:rsid w:val="002D18CD"/>
    <w:rsid w:val="002D1FBB"/>
    <w:rsid w:val="002D30F9"/>
    <w:rsid w:val="002D439E"/>
    <w:rsid w:val="002D7E09"/>
    <w:rsid w:val="002E1414"/>
    <w:rsid w:val="002E220A"/>
    <w:rsid w:val="002E708D"/>
    <w:rsid w:val="002E7AF7"/>
    <w:rsid w:val="002F06E5"/>
    <w:rsid w:val="002F15B8"/>
    <w:rsid w:val="002F6694"/>
    <w:rsid w:val="00302179"/>
    <w:rsid w:val="003026FA"/>
    <w:rsid w:val="00302B8B"/>
    <w:rsid w:val="003037FD"/>
    <w:rsid w:val="00310228"/>
    <w:rsid w:val="00316D40"/>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5D07"/>
    <w:rsid w:val="00397C0B"/>
    <w:rsid w:val="003A2291"/>
    <w:rsid w:val="003A5609"/>
    <w:rsid w:val="003A703C"/>
    <w:rsid w:val="003B0CBA"/>
    <w:rsid w:val="003B1EC8"/>
    <w:rsid w:val="003B36B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0678"/>
    <w:rsid w:val="003E17F2"/>
    <w:rsid w:val="003E305D"/>
    <w:rsid w:val="003E3A1C"/>
    <w:rsid w:val="003E3A8F"/>
    <w:rsid w:val="003E5DE0"/>
    <w:rsid w:val="003E7875"/>
    <w:rsid w:val="003F0C3A"/>
    <w:rsid w:val="003F13AF"/>
    <w:rsid w:val="003F5267"/>
    <w:rsid w:val="003F60E2"/>
    <w:rsid w:val="003F6EC0"/>
    <w:rsid w:val="003F7AAC"/>
    <w:rsid w:val="00403E62"/>
    <w:rsid w:val="00404040"/>
    <w:rsid w:val="00416261"/>
    <w:rsid w:val="004175A1"/>
    <w:rsid w:val="00417A80"/>
    <w:rsid w:val="00417F07"/>
    <w:rsid w:val="00421B62"/>
    <w:rsid w:val="004229A7"/>
    <w:rsid w:val="00426281"/>
    <w:rsid w:val="004277C5"/>
    <w:rsid w:val="004308DF"/>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A44FA"/>
    <w:rsid w:val="004B4322"/>
    <w:rsid w:val="004C268A"/>
    <w:rsid w:val="004C6046"/>
    <w:rsid w:val="004D504D"/>
    <w:rsid w:val="004D65CE"/>
    <w:rsid w:val="004E1ADA"/>
    <w:rsid w:val="004E64EB"/>
    <w:rsid w:val="004E6AC0"/>
    <w:rsid w:val="004E7015"/>
    <w:rsid w:val="004F1059"/>
    <w:rsid w:val="004F21E4"/>
    <w:rsid w:val="004F266E"/>
    <w:rsid w:val="004F267C"/>
    <w:rsid w:val="004F3691"/>
    <w:rsid w:val="004F53DB"/>
    <w:rsid w:val="004F6EF0"/>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43857"/>
    <w:rsid w:val="00550399"/>
    <w:rsid w:val="00552B6E"/>
    <w:rsid w:val="005531DC"/>
    <w:rsid w:val="005533D8"/>
    <w:rsid w:val="005548E8"/>
    <w:rsid w:val="00557831"/>
    <w:rsid w:val="0056027A"/>
    <w:rsid w:val="00560735"/>
    <w:rsid w:val="00561001"/>
    <w:rsid w:val="00565078"/>
    <w:rsid w:val="005663C9"/>
    <w:rsid w:val="00574CEC"/>
    <w:rsid w:val="00574E5A"/>
    <w:rsid w:val="00575806"/>
    <w:rsid w:val="00580179"/>
    <w:rsid w:val="005803C3"/>
    <w:rsid w:val="005815FA"/>
    <w:rsid w:val="00581611"/>
    <w:rsid w:val="00584675"/>
    <w:rsid w:val="00584764"/>
    <w:rsid w:val="00590B0A"/>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CB0"/>
    <w:rsid w:val="00615F4D"/>
    <w:rsid w:val="006174CB"/>
    <w:rsid w:val="00617AA4"/>
    <w:rsid w:val="00620A38"/>
    <w:rsid w:val="00623284"/>
    <w:rsid w:val="0062349D"/>
    <w:rsid w:val="006262D8"/>
    <w:rsid w:val="00630D17"/>
    <w:rsid w:val="00632051"/>
    <w:rsid w:val="006328B0"/>
    <w:rsid w:val="006329FA"/>
    <w:rsid w:val="00632D29"/>
    <w:rsid w:val="00635FBE"/>
    <w:rsid w:val="006400CC"/>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1089"/>
    <w:rsid w:val="00672596"/>
    <w:rsid w:val="006763B3"/>
    <w:rsid w:val="00677B21"/>
    <w:rsid w:val="0068037A"/>
    <w:rsid w:val="00683CC3"/>
    <w:rsid w:val="0068617A"/>
    <w:rsid w:val="006875A6"/>
    <w:rsid w:val="00687D2F"/>
    <w:rsid w:val="00690823"/>
    <w:rsid w:val="00691328"/>
    <w:rsid w:val="0069248B"/>
    <w:rsid w:val="00692787"/>
    <w:rsid w:val="00694BE7"/>
    <w:rsid w:val="00695740"/>
    <w:rsid w:val="0069649A"/>
    <w:rsid w:val="006A002C"/>
    <w:rsid w:val="006A0A50"/>
    <w:rsid w:val="006A0C89"/>
    <w:rsid w:val="006A1207"/>
    <w:rsid w:val="006A5F40"/>
    <w:rsid w:val="006A6B4E"/>
    <w:rsid w:val="006B23A2"/>
    <w:rsid w:val="006B265A"/>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0F7D"/>
    <w:rsid w:val="007473EC"/>
    <w:rsid w:val="0074781D"/>
    <w:rsid w:val="00751B25"/>
    <w:rsid w:val="00756D5E"/>
    <w:rsid w:val="00757EDF"/>
    <w:rsid w:val="007619B3"/>
    <w:rsid w:val="00761B7E"/>
    <w:rsid w:val="00762D2B"/>
    <w:rsid w:val="00764896"/>
    <w:rsid w:val="00772F86"/>
    <w:rsid w:val="00776795"/>
    <w:rsid w:val="00780E76"/>
    <w:rsid w:val="00783411"/>
    <w:rsid w:val="00783B0E"/>
    <w:rsid w:val="00785F9A"/>
    <w:rsid w:val="0078748F"/>
    <w:rsid w:val="00794E87"/>
    <w:rsid w:val="00795751"/>
    <w:rsid w:val="007A1731"/>
    <w:rsid w:val="007A7F04"/>
    <w:rsid w:val="007B2E54"/>
    <w:rsid w:val="007B56A0"/>
    <w:rsid w:val="007C167D"/>
    <w:rsid w:val="007C3061"/>
    <w:rsid w:val="007C44EC"/>
    <w:rsid w:val="007D0AB3"/>
    <w:rsid w:val="007D22AA"/>
    <w:rsid w:val="007D54F4"/>
    <w:rsid w:val="007D651F"/>
    <w:rsid w:val="007D7176"/>
    <w:rsid w:val="007D7AAE"/>
    <w:rsid w:val="007E11D8"/>
    <w:rsid w:val="007E5BB8"/>
    <w:rsid w:val="007E5C6A"/>
    <w:rsid w:val="007F354D"/>
    <w:rsid w:val="007F4A24"/>
    <w:rsid w:val="007F51D0"/>
    <w:rsid w:val="007F6B71"/>
    <w:rsid w:val="007F73DB"/>
    <w:rsid w:val="008007C1"/>
    <w:rsid w:val="0080119A"/>
    <w:rsid w:val="00801736"/>
    <w:rsid w:val="0080279C"/>
    <w:rsid w:val="008058A5"/>
    <w:rsid w:val="00805FB2"/>
    <w:rsid w:val="00807B15"/>
    <w:rsid w:val="0081096C"/>
    <w:rsid w:val="0081207E"/>
    <w:rsid w:val="008145C3"/>
    <w:rsid w:val="0081613C"/>
    <w:rsid w:val="008177F0"/>
    <w:rsid w:val="0081780F"/>
    <w:rsid w:val="0082215D"/>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86654"/>
    <w:rsid w:val="008903D1"/>
    <w:rsid w:val="00890442"/>
    <w:rsid w:val="00894034"/>
    <w:rsid w:val="00895479"/>
    <w:rsid w:val="0089615F"/>
    <w:rsid w:val="00896512"/>
    <w:rsid w:val="008A151D"/>
    <w:rsid w:val="008A5E36"/>
    <w:rsid w:val="008A6E69"/>
    <w:rsid w:val="008A75D4"/>
    <w:rsid w:val="008B154C"/>
    <w:rsid w:val="008B3A3F"/>
    <w:rsid w:val="008B4F0C"/>
    <w:rsid w:val="008B7D15"/>
    <w:rsid w:val="008C18A9"/>
    <w:rsid w:val="008C2D97"/>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2340"/>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977CD"/>
    <w:rsid w:val="009979A0"/>
    <w:rsid w:val="009A1618"/>
    <w:rsid w:val="009A723E"/>
    <w:rsid w:val="009B0CA0"/>
    <w:rsid w:val="009B1778"/>
    <w:rsid w:val="009B2C50"/>
    <w:rsid w:val="009C013E"/>
    <w:rsid w:val="009C2002"/>
    <w:rsid w:val="009C2E84"/>
    <w:rsid w:val="009C56B7"/>
    <w:rsid w:val="009C6826"/>
    <w:rsid w:val="009C68F6"/>
    <w:rsid w:val="009C6CE7"/>
    <w:rsid w:val="009C728A"/>
    <w:rsid w:val="009D3425"/>
    <w:rsid w:val="009D7E8F"/>
    <w:rsid w:val="009E01E8"/>
    <w:rsid w:val="009E26D5"/>
    <w:rsid w:val="009E5AB9"/>
    <w:rsid w:val="009F01BA"/>
    <w:rsid w:val="009F29B3"/>
    <w:rsid w:val="009F4F8D"/>
    <w:rsid w:val="009F69C9"/>
    <w:rsid w:val="00A00065"/>
    <w:rsid w:val="00A0276F"/>
    <w:rsid w:val="00A031BA"/>
    <w:rsid w:val="00A0508F"/>
    <w:rsid w:val="00A0552D"/>
    <w:rsid w:val="00A06481"/>
    <w:rsid w:val="00A07922"/>
    <w:rsid w:val="00A07E6A"/>
    <w:rsid w:val="00A10AAD"/>
    <w:rsid w:val="00A12858"/>
    <w:rsid w:val="00A15022"/>
    <w:rsid w:val="00A1559C"/>
    <w:rsid w:val="00A17412"/>
    <w:rsid w:val="00A262EE"/>
    <w:rsid w:val="00A30BAD"/>
    <w:rsid w:val="00A3303B"/>
    <w:rsid w:val="00A33EFB"/>
    <w:rsid w:val="00A33F44"/>
    <w:rsid w:val="00A36695"/>
    <w:rsid w:val="00A43276"/>
    <w:rsid w:val="00A45748"/>
    <w:rsid w:val="00A4720E"/>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0A09"/>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B4959"/>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24BA"/>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660CE"/>
    <w:rsid w:val="00B70135"/>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375"/>
    <w:rsid w:val="00C10FB3"/>
    <w:rsid w:val="00C1388B"/>
    <w:rsid w:val="00C13D9F"/>
    <w:rsid w:val="00C16FAD"/>
    <w:rsid w:val="00C229CF"/>
    <w:rsid w:val="00C23399"/>
    <w:rsid w:val="00C23E82"/>
    <w:rsid w:val="00C25E5C"/>
    <w:rsid w:val="00C26C4B"/>
    <w:rsid w:val="00C26ECC"/>
    <w:rsid w:val="00C307EC"/>
    <w:rsid w:val="00C318D8"/>
    <w:rsid w:val="00C32ED3"/>
    <w:rsid w:val="00C33D14"/>
    <w:rsid w:val="00C34812"/>
    <w:rsid w:val="00C35C31"/>
    <w:rsid w:val="00C40F62"/>
    <w:rsid w:val="00C450B9"/>
    <w:rsid w:val="00C47C23"/>
    <w:rsid w:val="00C47F8A"/>
    <w:rsid w:val="00C504AA"/>
    <w:rsid w:val="00C50915"/>
    <w:rsid w:val="00C50E5E"/>
    <w:rsid w:val="00C54DC5"/>
    <w:rsid w:val="00C56773"/>
    <w:rsid w:val="00C600AB"/>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A7419"/>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5157"/>
    <w:rsid w:val="00CD6AAF"/>
    <w:rsid w:val="00CD6B69"/>
    <w:rsid w:val="00CE2568"/>
    <w:rsid w:val="00CE3D0F"/>
    <w:rsid w:val="00CE5DD9"/>
    <w:rsid w:val="00CF2315"/>
    <w:rsid w:val="00CF28D9"/>
    <w:rsid w:val="00CF5364"/>
    <w:rsid w:val="00CF54FA"/>
    <w:rsid w:val="00CF656C"/>
    <w:rsid w:val="00CF741A"/>
    <w:rsid w:val="00CF7A3C"/>
    <w:rsid w:val="00D018A6"/>
    <w:rsid w:val="00D01BA3"/>
    <w:rsid w:val="00D040D8"/>
    <w:rsid w:val="00D05C91"/>
    <w:rsid w:val="00D12E0A"/>
    <w:rsid w:val="00D13C9F"/>
    <w:rsid w:val="00D1460C"/>
    <w:rsid w:val="00D2295A"/>
    <w:rsid w:val="00D23F8C"/>
    <w:rsid w:val="00D25C8B"/>
    <w:rsid w:val="00D3042F"/>
    <w:rsid w:val="00D3117A"/>
    <w:rsid w:val="00D36976"/>
    <w:rsid w:val="00D409DE"/>
    <w:rsid w:val="00D40E36"/>
    <w:rsid w:val="00D427F7"/>
    <w:rsid w:val="00D43C60"/>
    <w:rsid w:val="00D4539B"/>
    <w:rsid w:val="00D469A7"/>
    <w:rsid w:val="00D5059D"/>
    <w:rsid w:val="00D52089"/>
    <w:rsid w:val="00D52BA3"/>
    <w:rsid w:val="00D54C40"/>
    <w:rsid w:val="00D55E90"/>
    <w:rsid w:val="00D56829"/>
    <w:rsid w:val="00D569A7"/>
    <w:rsid w:val="00D634D9"/>
    <w:rsid w:val="00D64ACF"/>
    <w:rsid w:val="00D742E3"/>
    <w:rsid w:val="00D76CF0"/>
    <w:rsid w:val="00D83564"/>
    <w:rsid w:val="00D84073"/>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2AF3"/>
    <w:rsid w:val="00DC349A"/>
    <w:rsid w:val="00DC4A1E"/>
    <w:rsid w:val="00DC5CE8"/>
    <w:rsid w:val="00DC6A54"/>
    <w:rsid w:val="00DC7B9C"/>
    <w:rsid w:val="00DD15B7"/>
    <w:rsid w:val="00DD2ADE"/>
    <w:rsid w:val="00DD346E"/>
    <w:rsid w:val="00DD3D95"/>
    <w:rsid w:val="00DD72B8"/>
    <w:rsid w:val="00DE01F0"/>
    <w:rsid w:val="00DE4A24"/>
    <w:rsid w:val="00DE5690"/>
    <w:rsid w:val="00DE6341"/>
    <w:rsid w:val="00DE691F"/>
    <w:rsid w:val="00DE71D4"/>
    <w:rsid w:val="00DE7F32"/>
    <w:rsid w:val="00DF0CAA"/>
    <w:rsid w:val="00DF4268"/>
    <w:rsid w:val="00DF55BE"/>
    <w:rsid w:val="00DF7C71"/>
    <w:rsid w:val="00DF7E63"/>
    <w:rsid w:val="00E0008C"/>
    <w:rsid w:val="00E0031B"/>
    <w:rsid w:val="00E020CA"/>
    <w:rsid w:val="00E047B0"/>
    <w:rsid w:val="00E12C3D"/>
    <w:rsid w:val="00E13550"/>
    <w:rsid w:val="00E13DE5"/>
    <w:rsid w:val="00E159BA"/>
    <w:rsid w:val="00E17582"/>
    <w:rsid w:val="00E20BFD"/>
    <w:rsid w:val="00E215A9"/>
    <w:rsid w:val="00E22498"/>
    <w:rsid w:val="00E252BD"/>
    <w:rsid w:val="00E27539"/>
    <w:rsid w:val="00E31F09"/>
    <w:rsid w:val="00E328EC"/>
    <w:rsid w:val="00E336FB"/>
    <w:rsid w:val="00E34B24"/>
    <w:rsid w:val="00E35DAF"/>
    <w:rsid w:val="00E4088F"/>
    <w:rsid w:val="00E43BBC"/>
    <w:rsid w:val="00E4432B"/>
    <w:rsid w:val="00E45F7E"/>
    <w:rsid w:val="00E559C1"/>
    <w:rsid w:val="00E61DAF"/>
    <w:rsid w:val="00E62A60"/>
    <w:rsid w:val="00E661B1"/>
    <w:rsid w:val="00E715F0"/>
    <w:rsid w:val="00E7221D"/>
    <w:rsid w:val="00E73F77"/>
    <w:rsid w:val="00E74EB8"/>
    <w:rsid w:val="00E774C4"/>
    <w:rsid w:val="00E80220"/>
    <w:rsid w:val="00E8292C"/>
    <w:rsid w:val="00E84176"/>
    <w:rsid w:val="00E90291"/>
    <w:rsid w:val="00E90311"/>
    <w:rsid w:val="00E91B00"/>
    <w:rsid w:val="00E91DDA"/>
    <w:rsid w:val="00E97A5F"/>
    <w:rsid w:val="00E97DA1"/>
    <w:rsid w:val="00EA1B06"/>
    <w:rsid w:val="00EA2A96"/>
    <w:rsid w:val="00EA47D1"/>
    <w:rsid w:val="00EA6903"/>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9F2"/>
    <w:rsid w:val="00EF3EF7"/>
    <w:rsid w:val="00EF72CF"/>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13C"/>
    <w:rsid w:val="00F443AE"/>
    <w:rsid w:val="00F454C9"/>
    <w:rsid w:val="00F50861"/>
    <w:rsid w:val="00F51C9F"/>
    <w:rsid w:val="00F5537A"/>
    <w:rsid w:val="00F57888"/>
    <w:rsid w:val="00F60D14"/>
    <w:rsid w:val="00F61398"/>
    <w:rsid w:val="00F63C80"/>
    <w:rsid w:val="00F643BC"/>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5DCF"/>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79A0"/>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 w:type="character" w:styleId="CommentReference">
    <w:name w:val="annotation reference"/>
    <w:basedOn w:val="DefaultParagraphFont"/>
    <w:rsid w:val="006174CB"/>
    <w:rPr>
      <w:sz w:val="16"/>
      <w:szCs w:val="16"/>
    </w:rPr>
  </w:style>
  <w:style w:type="paragraph" w:styleId="CommentText">
    <w:name w:val="annotation text"/>
    <w:basedOn w:val="Normal"/>
    <w:link w:val="CommentTextChar"/>
    <w:rsid w:val="006174CB"/>
    <w:rPr>
      <w:sz w:val="20"/>
      <w:szCs w:val="20"/>
    </w:rPr>
  </w:style>
  <w:style w:type="character" w:customStyle="1" w:styleId="CommentTextChar">
    <w:name w:val="Comment Text Char"/>
    <w:basedOn w:val="DefaultParagraphFont"/>
    <w:link w:val="CommentText"/>
    <w:rsid w:val="006174CB"/>
  </w:style>
  <w:style w:type="paragraph" w:styleId="CommentSubject">
    <w:name w:val="annotation subject"/>
    <w:basedOn w:val="CommentText"/>
    <w:next w:val="CommentText"/>
    <w:link w:val="CommentSubjectChar"/>
    <w:semiHidden/>
    <w:unhideWhenUsed/>
    <w:rsid w:val="006174CB"/>
    <w:rPr>
      <w:b/>
      <w:bCs/>
    </w:rPr>
  </w:style>
  <w:style w:type="character" w:customStyle="1" w:styleId="CommentSubjectChar">
    <w:name w:val="Comment Subject Char"/>
    <w:basedOn w:val="CommentTextChar"/>
    <w:link w:val="CommentSubject"/>
    <w:semiHidden/>
    <w:rsid w:val="006174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31256">
      <w:bodyDiv w:val="1"/>
      <w:marLeft w:val="0"/>
      <w:marRight w:val="0"/>
      <w:marTop w:val="0"/>
      <w:marBottom w:val="0"/>
      <w:divBdr>
        <w:top w:val="none" w:sz="0" w:space="0" w:color="auto"/>
        <w:left w:val="none" w:sz="0" w:space="0" w:color="auto"/>
        <w:bottom w:val="none" w:sz="0" w:space="0" w:color="auto"/>
        <w:right w:val="none" w:sz="0" w:space="0" w:color="auto"/>
      </w:divBdr>
    </w:div>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320626489">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51650983">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107040490">
      <w:bodyDiv w:val="1"/>
      <w:marLeft w:val="0"/>
      <w:marRight w:val="0"/>
      <w:marTop w:val="0"/>
      <w:marBottom w:val="0"/>
      <w:divBdr>
        <w:top w:val="none" w:sz="0" w:space="0" w:color="auto"/>
        <w:left w:val="none" w:sz="0" w:space="0" w:color="auto"/>
        <w:bottom w:val="none" w:sz="0" w:space="0" w:color="auto"/>
        <w:right w:val="none" w:sz="0" w:space="0" w:color="auto"/>
      </w:divBdr>
    </w:div>
    <w:div w:id="1174414420">
      <w:bodyDiv w:val="1"/>
      <w:marLeft w:val="0"/>
      <w:marRight w:val="0"/>
      <w:marTop w:val="0"/>
      <w:marBottom w:val="0"/>
      <w:divBdr>
        <w:top w:val="none" w:sz="0" w:space="0" w:color="auto"/>
        <w:left w:val="none" w:sz="0" w:space="0" w:color="auto"/>
        <w:bottom w:val="none" w:sz="0" w:space="0" w:color="auto"/>
        <w:right w:val="none" w:sz="0" w:space="0" w:color="auto"/>
      </w:divBdr>
    </w:div>
    <w:div w:id="1267351361">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589123">
      <w:bodyDiv w:val="1"/>
      <w:marLeft w:val="0"/>
      <w:marRight w:val="0"/>
      <w:marTop w:val="0"/>
      <w:marBottom w:val="0"/>
      <w:divBdr>
        <w:top w:val="none" w:sz="0" w:space="0" w:color="auto"/>
        <w:left w:val="none" w:sz="0" w:space="0" w:color="auto"/>
        <w:bottom w:val="none" w:sz="0" w:space="0" w:color="auto"/>
        <w:right w:val="none" w:sz="0" w:space="0" w:color="auto"/>
      </w:divBdr>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002434">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4420000">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16352562">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05015305">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20-67743-7.pdf?origin=ppub"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image" Target="media/image10.sv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svg"/><Relationship Id="rId28" Type="http://schemas.openxmlformats.org/officeDocument/2006/relationships/hyperlink" Target="https://github.com/roshanlodha/bevacizumab-respons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svg"/><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106</TotalTime>
  <Pages>34</Pages>
  <Words>6494</Words>
  <Characters>262542</Characters>
  <Application>Microsoft Office Word</Application>
  <DocSecurity>0</DocSecurity>
  <Lines>2187</Lines>
  <Paragraphs>536</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268500</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17</cp:revision>
  <cp:lastPrinted>2022-02-02T19:02:00Z</cp:lastPrinted>
  <dcterms:created xsi:type="dcterms:W3CDTF">2022-08-25T00:11:00Z</dcterms:created>
  <dcterms:modified xsi:type="dcterms:W3CDTF">2022-08-3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13"&gt;&lt;session id="1ODBzypS"/&gt;&lt;style id="http://www.zotero.org/styles/the-new-england-journal-of-medicine" hasBibliography="1" bibliographyStyleHasBeenSet="1"/&gt;&lt;prefs&gt;&lt;pref name="fieldType" value="Field"/&gt;&lt;pref nam</vt:lpwstr>
  </property>
  <property fmtid="{D5CDD505-2E9C-101B-9397-08002B2CF9AE}" pid="5" name="ZOTERO_PREF_2">
    <vt:lpwstr>e="automaticJournalAbbreviations" value="true"/&gt;&lt;pref name="dontAskDelayCitationUpdates" value="true"/&gt;&lt;/prefs&gt;&lt;/data&gt;</vt:lpwstr>
  </property>
</Properties>
</file>